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14:paraId="2ED68CDB" w14:textId="77777777" w:rsidR="00C6113C" w:rsidRPr="00D84A0E" w:rsidRDefault="00C6113C" w:rsidP="00C6113C">
          <w:pPr>
            <w:rPr>
              <w:rFonts w:ascii="Calibri" w:hAnsi="Calibri"/>
              <w:lang w:val="en-GB"/>
            </w:rPr>
          </w:pPr>
          <w:r w:rsidRPr="00D84A0E">
            <w:rPr>
              <w:rFonts w:ascii="Calibri" w:hAnsi="Calibri" w:cstheme="minorHAnsi"/>
              <w:noProof/>
              <w:lang w:val="en-GB"/>
            </w:rPr>
            <w:drawing>
              <wp:anchor distT="0" distB="0" distL="114300" distR="114300" simplePos="0" relativeHeight="251662336" behindDoc="0" locked="0" layoutInCell="1" allowOverlap="1" wp14:anchorId="4772F3AC" wp14:editId="1FFAE1DB">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D84A0E">
            <w:rPr>
              <w:rFonts w:ascii="Calibri" w:hAnsi="Calibri"/>
              <w:noProof/>
              <w:lang w:val="en-GB"/>
            </w:rPr>
            <mc:AlternateContent>
              <mc:Choice Requires="wps">
                <w:drawing>
                  <wp:anchor distT="0" distB="0" distL="114300" distR="114300" simplePos="0" relativeHeight="251660288" behindDoc="1" locked="0" layoutInCell="1" allowOverlap="1" wp14:anchorId="76B75643" wp14:editId="72754205">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14:paraId="77E67EB4" w14:textId="77777777" w:rsidR="00C6113C" w:rsidRPr="00D84A0E" w:rsidRDefault="00C6113C" w:rsidP="00C6113C">
          <w:pPr>
            <w:rPr>
              <w:rFonts w:ascii="Calibri" w:hAnsi="Calibri" w:cstheme="minorHAnsi"/>
              <w:highlight w:val="yellow"/>
              <w:lang w:val="en-GB"/>
            </w:rPr>
          </w:pPr>
          <w:r w:rsidRPr="00D84A0E">
            <w:rPr>
              <w:rFonts w:ascii="Calibri" w:hAnsi="Calibri"/>
              <w:noProof/>
              <w:lang w:val="en-GB"/>
            </w:rPr>
            <mc:AlternateContent>
              <mc:Choice Requires="wps">
                <w:drawing>
                  <wp:anchor distT="0" distB="0" distL="114300" distR="114300" simplePos="0" relativeHeight="251659264" behindDoc="0" locked="0" layoutInCell="1" allowOverlap="1" wp14:anchorId="1772B96C" wp14:editId="2740249A">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14:paraId="4C83C561" w14:textId="77777777" w:rsidR="002C79CE" w:rsidRPr="008E6548" w:rsidRDefault="002C79CE"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2C79CE" w:rsidRPr="008E6548" w:rsidRDefault="002C79CE"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1772B96C"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14:paraId="4C83C561" w14:textId="77777777" w:rsidR="002C79CE" w:rsidRPr="008E6548" w:rsidRDefault="002C79CE"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2C79CE" w:rsidRPr="008E6548" w:rsidRDefault="002C79CE"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D84A0E">
            <w:rPr>
              <w:rFonts w:ascii="Calibri" w:hAnsi="Calibri"/>
              <w:noProof/>
              <w:lang w:val="en-GB"/>
            </w:rPr>
            <mc:AlternateContent>
              <mc:Choice Requires="wps">
                <w:drawing>
                  <wp:anchor distT="0" distB="0" distL="114300" distR="114300" simplePos="0" relativeHeight="251661312" behindDoc="0" locked="0" layoutInCell="1" allowOverlap="1" wp14:anchorId="62C8DC8B" wp14:editId="4EC1ADF7">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2C79CE" w:rsidRPr="00746CCF" w:rsidRDefault="002C79CE"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2C79CE" w:rsidRPr="00746CCF" w:rsidRDefault="002C79CE"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2C79CE" w:rsidRPr="00746CCF" w:rsidRDefault="002C79CE"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62C8DC8B"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2C79CE" w:rsidRPr="00746CCF" w:rsidRDefault="002C79CE"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2C79CE" w:rsidRPr="00746CCF" w:rsidRDefault="002C79CE"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2C79CE" w:rsidRPr="00746CCF" w:rsidRDefault="002C79CE"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v:textbox>
                    <w10:wrap anchorx="page" anchory="page"/>
                  </v:shape>
                </w:pict>
              </mc:Fallback>
            </mc:AlternateContent>
          </w:r>
          <w:r w:rsidRPr="00D84A0E">
            <w:rPr>
              <w:rFonts w:ascii="Calibri" w:hAnsi="Calibri" w:cstheme="minorHAnsi"/>
              <w:highlight w:val="yellow"/>
              <w:lang w:val="en-GB"/>
            </w:rPr>
            <w:br w:type="page"/>
          </w:r>
        </w:p>
      </w:sdtContent>
    </w:sdt>
    <w:p w14:paraId="6097B4BA" w14:textId="77777777" w:rsidR="00716D4E" w:rsidRPr="00D84A0E" w:rsidRDefault="008A038B" w:rsidP="008A038B">
      <w:pPr>
        <w:pStyle w:val="Heading1"/>
        <w:rPr>
          <w:lang w:val="en-GB"/>
        </w:rPr>
      </w:pPr>
      <w:bookmarkStart w:id="0" w:name="_Toc521186370"/>
      <w:r w:rsidRPr="00D84A0E">
        <w:rPr>
          <w:lang w:val="en-GB"/>
        </w:rPr>
        <w:lastRenderedPageBreak/>
        <w:t>Abstract</w:t>
      </w:r>
      <w:bookmarkEnd w:id="0"/>
    </w:p>
    <w:p w14:paraId="36FD2ECB" w14:textId="77777777" w:rsidR="008A038B" w:rsidRPr="00D84A0E" w:rsidRDefault="008A038B" w:rsidP="008A038B">
      <w:pPr>
        <w:rPr>
          <w:lang w:val="en-GB"/>
        </w:rPr>
      </w:pPr>
    </w:p>
    <w:p w14:paraId="29F8F8D0" w14:textId="77777777" w:rsidR="008A038B" w:rsidRPr="00D84A0E" w:rsidRDefault="008A038B" w:rsidP="008A038B">
      <w:pPr>
        <w:pStyle w:val="Heading1"/>
        <w:rPr>
          <w:lang w:val="en-GB"/>
        </w:rPr>
      </w:pPr>
      <w:bookmarkStart w:id="1" w:name="_Toc521186371"/>
      <w:r w:rsidRPr="00D84A0E">
        <w:rPr>
          <w:lang w:val="en-GB"/>
        </w:rPr>
        <w:t>Acknowledgment</w:t>
      </w:r>
      <w:bookmarkEnd w:id="1"/>
    </w:p>
    <w:p w14:paraId="4F6E1FF3" w14:textId="77777777" w:rsidR="008A038B" w:rsidRPr="00D84A0E" w:rsidRDefault="008A038B" w:rsidP="008A038B">
      <w:pPr>
        <w:rPr>
          <w:lang w:val="en-GB"/>
        </w:rPr>
      </w:pPr>
    </w:p>
    <w:p w14:paraId="4ECC85B1" w14:textId="77777777"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14:paraId="1731BE08" w14:textId="77777777" w:rsidR="00095A2A" w:rsidRPr="00D84A0E" w:rsidRDefault="00095A2A">
          <w:pPr>
            <w:pStyle w:val="TOCHeading"/>
            <w:rPr>
              <w:lang w:val="en-GB"/>
            </w:rPr>
          </w:pPr>
          <w:r w:rsidRPr="00D84A0E">
            <w:rPr>
              <w:lang w:val="en-GB"/>
            </w:rPr>
            <w:t>Contents</w:t>
          </w:r>
        </w:p>
        <w:p w14:paraId="6A53ED81" w14:textId="77777777" w:rsidR="00DD13A4" w:rsidRPr="00D84A0E" w:rsidRDefault="00095A2A">
          <w:pPr>
            <w:pStyle w:val="TOC1"/>
            <w:tabs>
              <w:tab w:val="right" w:leader="dot" w:pos="9350"/>
            </w:tabs>
            <w:rPr>
              <w:rFonts w:asciiTheme="minorHAnsi" w:eastAsiaTheme="minorEastAsia" w:hAnsiTheme="minorHAnsi" w:cstheme="minorBidi"/>
              <w:noProof/>
              <w:sz w:val="22"/>
              <w:szCs w:val="22"/>
              <w:lang w:val="en-GB"/>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1186370" w:history="1">
            <w:r w:rsidR="00DD13A4" w:rsidRPr="00D84A0E">
              <w:rPr>
                <w:rStyle w:val="Hyperlink"/>
                <w:noProof/>
                <w:lang w:val="en-GB"/>
              </w:rPr>
              <w:t>Abstract</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0 \h </w:instrText>
            </w:r>
            <w:r w:rsidR="00DD13A4" w:rsidRPr="00D84A0E">
              <w:rPr>
                <w:noProof/>
                <w:webHidden/>
                <w:lang w:val="en-GB"/>
              </w:rPr>
            </w:r>
            <w:r w:rsidR="00DD13A4" w:rsidRPr="00D84A0E">
              <w:rPr>
                <w:noProof/>
                <w:webHidden/>
                <w:lang w:val="en-GB"/>
              </w:rPr>
              <w:fldChar w:fldCharType="separate"/>
            </w:r>
            <w:r w:rsidR="00A615D6">
              <w:rPr>
                <w:noProof/>
                <w:webHidden/>
                <w:lang w:val="en-GB"/>
              </w:rPr>
              <w:t>2</w:t>
            </w:r>
            <w:r w:rsidR="00DD13A4" w:rsidRPr="00D84A0E">
              <w:rPr>
                <w:noProof/>
                <w:webHidden/>
                <w:lang w:val="en-GB"/>
              </w:rPr>
              <w:fldChar w:fldCharType="end"/>
            </w:r>
          </w:hyperlink>
        </w:p>
        <w:p w14:paraId="30CB5B56"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1" w:history="1">
            <w:r w:rsidRPr="00D84A0E">
              <w:rPr>
                <w:rStyle w:val="Hyperlink"/>
                <w:noProof/>
                <w:lang w:val="en-GB"/>
              </w:rPr>
              <w:t>Acknowledgment</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1 \h </w:instrText>
            </w:r>
            <w:r w:rsidRPr="00D84A0E">
              <w:rPr>
                <w:noProof/>
                <w:webHidden/>
                <w:lang w:val="en-GB"/>
              </w:rPr>
            </w:r>
            <w:r w:rsidRPr="00D84A0E">
              <w:rPr>
                <w:noProof/>
                <w:webHidden/>
                <w:lang w:val="en-GB"/>
              </w:rPr>
              <w:fldChar w:fldCharType="separate"/>
            </w:r>
            <w:r w:rsidR="00A615D6">
              <w:rPr>
                <w:noProof/>
                <w:webHidden/>
                <w:lang w:val="en-GB"/>
              </w:rPr>
              <w:t>2</w:t>
            </w:r>
            <w:r w:rsidRPr="00D84A0E">
              <w:rPr>
                <w:noProof/>
                <w:webHidden/>
                <w:lang w:val="en-GB"/>
              </w:rPr>
              <w:fldChar w:fldCharType="end"/>
            </w:r>
          </w:hyperlink>
        </w:p>
        <w:p w14:paraId="047BB42F"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2" w:history="1">
            <w:r w:rsidRPr="00D84A0E">
              <w:rPr>
                <w:rStyle w:val="Hyperlink"/>
                <w:noProof/>
                <w:lang w:val="en-GB"/>
              </w:rPr>
              <w:t>Introduct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2 \h </w:instrText>
            </w:r>
            <w:r w:rsidRPr="00D84A0E">
              <w:rPr>
                <w:noProof/>
                <w:webHidden/>
                <w:lang w:val="en-GB"/>
              </w:rPr>
            </w:r>
            <w:r w:rsidRPr="00D84A0E">
              <w:rPr>
                <w:noProof/>
                <w:webHidden/>
                <w:lang w:val="en-GB"/>
              </w:rPr>
              <w:fldChar w:fldCharType="separate"/>
            </w:r>
            <w:r w:rsidR="00A615D6">
              <w:rPr>
                <w:noProof/>
                <w:webHidden/>
                <w:lang w:val="en-GB"/>
              </w:rPr>
              <w:t>3</w:t>
            </w:r>
            <w:r w:rsidRPr="00D84A0E">
              <w:rPr>
                <w:noProof/>
                <w:webHidden/>
                <w:lang w:val="en-GB"/>
              </w:rPr>
              <w:fldChar w:fldCharType="end"/>
            </w:r>
          </w:hyperlink>
        </w:p>
        <w:p w14:paraId="18BC1C8F"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3" w:history="1">
            <w:r w:rsidRPr="00D84A0E">
              <w:rPr>
                <w:rStyle w:val="Hyperlink"/>
                <w:noProof/>
                <w:lang w:val="en-GB"/>
              </w:rPr>
              <w:t>1.</w:t>
            </w:r>
            <w:r w:rsidRPr="00D84A0E">
              <w:rPr>
                <w:rFonts w:asciiTheme="minorHAnsi" w:eastAsiaTheme="minorEastAsia" w:hAnsiTheme="minorHAnsi" w:cstheme="minorBidi"/>
                <w:noProof/>
                <w:sz w:val="22"/>
                <w:szCs w:val="22"/>
                <w:lang w:val="en-GB"/>
              </w:rPr>
              <w:tab/>
            </w:r>
            <w:r w:rsidRPr="00D84A0E">
              <w:rPr>
                <w:rStyle w:val="Hyperlink"/>
                <w:noProof/>
                <w:lang w:val="en-GB"/>
              </w:rPr>
              <w:t>Dementia</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3 \h </w:instrText>
            </w:r>
            <w:r w:rsidRPr="00D84A0E">
              <w:rPr>
                <w:noProof/>
                <w:webHidden/>
                <w:lang w:val="en-GB"/>
              </w:rPr>
            </w:r>
            <w:r w:rsidRPr="00D84A0E">
              <w:rPr>
                <w:noProof/>
                <w:webHidden/>
                <w:lang w:val="en-GB"/>
              </w:rPr>
              <w:fldChar w:fldCharType="separate"/>
            </w:r>
            <w:r w:rsidR="00A615D6">
              <w:rPr>
                <w:noProof/>
                <w:webHidden/>
                <w:lang w:val="en-GB"/>
              </w:rPr>
              <w:t>3</w:t>
            </w:r>
            <w:r w:rsidRPr="00D84A0E">
              <w:rPr>
                <w:noProof/>
                <w:webHidden/>
                <w:lang w:val="en-GB"/>
              </w:rPr>
              <w:fldChar w:fldCharType="end"/>
            </w:r>
          </w:hyperlink>
        </w:p>
        <w:p w14:paraId="03A0573F" w14:textId="77777777"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74"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Epidemiology</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4 \h </w:instrText>
            </w:r>
            <w:r w:rsidRPr="00D84A0E">
              <w:rPr>
                <w:noProof/>
                <w:webHidden/>
                <w:lang w:val="en-GB"/>
              </w:rPr>
            </w:r>
            <w:r w:rsidRPr="00D84A0E">
              <w:rPr>
                <w:noProof/>
                <w:webHidden/>
                <w:lang w:val="en-GB"/>
              </w:rPr>
              <w:fldChar w:fldCharType="separate"/>
            </w:r>
            <w:r w:rsidR="00A615D6">
              <w:rPr>
                <w:noProof/>
                <w:webHidden/>
                <w:lang w:val="en-GB"/>
              </w:rPr>
              <w:t>3</w:t>
            </w:r>
            <w:r w:rsidRPr="00D84A0E">
              <w:rPr>
                <w:noProof/>
                <w:webHidden/>
                <w:lang w:val="en-GB"/>
              </w:rPr>
              <w:fldChar w:fldCharType="end"/>
            </w:r>
          </w:hyperlink>
        </w:p>
        <w:p w14:paraId="393FAF54" w14:textId="77777777" w:rsidR="00DD13A4" w:rsidRPr="00D84A0E" w:rsidRDefault="00DD13A4">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75" w:history="1">
            <w:r w:rsidRPr="00D84A0E">
              <w:rPr>
                <w:rStyle w:val="Hyperlink"/>
                <w:noProof/>
                <w:lang w:val="en-GB"/>
              </w:rPr>
              <w:t>b.</w:t>
            </w:r>
            <w:r w:rsidRPr="00D84A0E">
              <w:rPr>
                <w:rFonts w:asciiTheme="minorHAnsi" w:eastAsiaTheme="minorEastAsia" w:hAnsiTheme="minorHAnsi" w:cstheme="minorBidi"/>
                <w:noProof/>
                <w:sz w:val="22"/>
                <w:szCs w:val="22"/>
                <w:lang w:val="en-GB"/>
              </w:rPr>
              <w:t xml:space="preserve">     </w:t>
            </w:r>
            <w:r w:rsidRPr="00D84A0E">
              <w:rPr>
                <w:rStyle w:val="Hyperlink"/>
                <w:noProof/>
                <w:lang w:val="en-GB"/>
              </w:rPr>
              <w:t>Alzheimer’s disease (AD)</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5 \h </w:instrText>
            </w:r>
            <w:r w:rsidRPr="00D84A0E">
              <w:rPr>
                <w:noProof/>
                <w:webHidden/>
                <w:lang w:val="en-GB"/>
              </w:rPr>
            </w:r>
            <w:r w:rsidRPr="00D84A0E">
              <w:rPr>
                <w:noProof/>
                <w:webHidden/>
                <w:lang w:val="en-GB"/>
              </w:rPr>
              <w:fldChar w:fldCharType="separate"/>
            </w:r>
            <w:r w:rsidR="00A615D6">
              <w:rPr>
                <w:noProof/>
                <w:webHidden/>
                <w:lang w:val="en-GB"/>
              </w:rPr>
              <w:t>4</w:t>
            </w:r>
            <w:r w:rsidRPr="00D84A0E">
              <w:rPr>
                <w:noProof/>
                <w:webHidden/>
                <w:lang w:val="en-GB"/>
              </w:rPr>
              <w:fldChar w:fldCharType="end"/>
            </w:r>
          </w:hyperlink>
        </w:p>
        <w:p w14:paraId="5B360022"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6" w:history="1">
            <w:r w:rsidRPr="00D84A0E">
              <w:rPr>
                <w:rStyle w:val="Hyperlink"/>
                <w:noProof/>
                <w:lang w:val="en-GB"/>
              </w:rPr>
              <w:t>2.</w:t>
            </w:r>
            <w:r w:rsidRPr="00D84A0E">
              <w:rPr>
                <w:rFonts w:asciiTheme="minorHAnsi" w:eastAsiaTheme="minorEastAsia" w:hAnsiTheme="minorHAnsi" w:cstheme="minorBidi"/>
                <w:noProof/>
                <w:sz w:val="22"/>
                <w:szCs w:val="22"/>
                <w:lang w:val="en-GB"/>
              </w:rPr>
              <w:tab/>
            </w:r>
            <w:r w:rsidRPr="00D84A0E">
              <w:rPr>
                <w:rStyle w:val="Hyperlink"/>
                <w:noProof/>
                <w:lang w:val="en-GB"/>
              </w:rPr>
              <w:t>Image processing on Diagnosi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6 \h </w:instrText>
            </w:r>
            <w:r w:rsidRPr="00D84A0E">
              <w:rPr>
                <w:noProof/>
                <w:webHidden/>
                <w:lang w:val="en-GB"/>
              </w:rPr>
            </w:r>
            <w:r w:rsidRPr="00D84A0E">
              <w:rPr>
                <w:noProof/>
                <w:webHidden/>
                <w:lang w:val="en-GB"/>
              </w:rPr>
              <w:fldChar w:fldCharType="separate"/>
            </w:r>
            <w:r w:rsidR="00A615D6">
              <w:rPr>
                <w:noProof/>
                <w:webHidden/>
                <w:lang w:val="en-GB"/>
              </w:rPr>
              <w:t>6</w:t>
            </w:r>
            <w:r w:rsidRPr="00D84A0E">
              <w:rPr>
                <w:noProof/>
                <w:webHidden/>
                <w:lang w:val="en-GB"/>
              </w:rPr>
              <w:fldChar w:fldCharType="end"/>
            </w:r>
          </w:hyperlink>
        </w:p>
        <w:p w14:paraId="41AFF14B"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7" w:history="1">
            <w:r w:rsidRPr="00D84A0E">
              <w:rPr>
                <w:rStyle w:val="Hyperlink"/>
                <w:noProof/>
                <w:lang w:val="en-GB"/>
              </w:rPr>
              <w:t>Objectiv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7 \h </w:instrText>
            </w:r>
            <w:r w:rsidRPr="00D84A0E">
              <w:rPr>
                <w:noProof/>
                <w:webHidden/>
                <w:lang w:val="en-GB"/>
              </w:rPr>
            </w:r>
            <w:r w:rsidRPr="00D84A0E">
              <w:rPr>
                <w:noProof/>
                <w:webHidden/>
                <w:lang w:val="en-GB"/>
              </w:rPr>
              <w:fldChar w:fldCharType="separate"/>
            </w:r>
            <w:r w:rsidR="00A615D6">
              <w:rPr>
                <w:noProof/>
                <w:webHidden/>
                <w:lang w:val="en-GB"/>
              </w:rPr>
              <w:t>6</w:t>
            </w:r>
            <w:r w:rsidRPr="00D84A0E">
              <w:rPr>
                <w:noProof/>
                <w:webHidden/>
                <w:lang w:val="en-GB"/>
              </w:rPr>
              <w:fldChar w:fldCharType="end"/>
            </w:r>
          </w:hyperlink>
        </w:p>
        <w:p w14:paraId="15C89507"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8" w:history="1">
            <w:r w:rsidRPr="00D84A0E">
              <w:rPr>
                <w:rStyle w:val="Hyperlink"/>
                <w:noProof/>
                <w:lang w:val="en-GB"/>
              </w:rPr>
              <w:t>Method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8 \h </w:instrText>
            </w:r>
            <w:r w:rsidRPr="00D84A0E">
              <w:rPr>
                <w:noProof/>
                <w:webHidden/>
                <w:lang w:val="en-GB"/>
              </w:rPr>
            </w:r>
            <w:r w:rsidRPr="00D84A0E">
              <w:rPr>
                <w:noProof/>
                <w:webHidden/>
                <w:lang w:val="en-GB"/>
              </w:rPr>
              <w:fldChar w:fldCharType="separate"/>
            </w:r>
            <w:r w:rsidR="00A615D6">
              <w:rPr>
                <w:noProof/>
                <w:webHidden/>
                <w:lang w:val="en-GB"/>
              </w:rPr>
              <w:t>6</w:t>
            </w:r>
            <w:r w:rsidRPr="00D84A0E">
              <w:rPr>
                <w:noProof/>
                <w:webHidden/>
                <w:lang w:val="en-GB"/>
              </w:rPr>
              <w:fldChar w:fldCharType="end"/>
            </w:r>
          </w:hyperlink>
        </w:p>
        <w:p w14:paraId="4B09EBA8"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9" w:history="1">
            <w:r w:rsidRPr="00D84A0E">
              <w:rPr>
                <w:rStyle w:val="Hyperlink"/>
                <w:noProof/>
                <w:lang w:val="en-GB"/>
              </w:rPr>
              <w:t>1.</w:t>
            </w:r>
            <w:r w:rsidRPr="00D84A0E">
              <w:rPr>
                <w:rFonts w:asciiTheme="minorHAnsi" w:eastAsiaTheme="minorEastAsia" w:hAnsiTheme="minorHAnsi" w:cstheme="minorBidi"/>
                <w:noProof/>
                <w:sz w:val="22"/>
                <w:szCs w:val="22"/>
                <w:lang w:val="en-GB"/>
              </w:rPr>
              <w:tab/>
            </w:r>
            <w:r w:rsidRPr="00D84A0E">
              <w:rPr>
                <w:rStyle w:val="Hyperlink"/>
                <w:noProof/>
                <w:lang w:val="en-GB"/>
              </w:rPr>
              <w:t>Data Handling</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9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56A27C1F" w14:textId="77777777"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0"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Use of Big Data Technique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0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3280A746"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1" w:history="1">
            <w:r w:rsidRPr="00D84A0E">
              <w:rPr>
                <w:rStyle w:val="Hyperlink"/>
                <w:noProof/>
                <w:lang w:val="en-GB"/>
              </w:rPr>
              <w:t>2.</w:t>
            </w:r>
            <w:r w:rsidRPr="00D84A0E">
              <w:rPr>
                <w:rFonts w:asciiTheme="minorHAnsi" w:eastAsiaTheme="minorEastAsia" w:hAnsiTheme="minorHAnsi" w:cstheme="minorBidi"/>
                <w:noProof/>
                <w:sz w:val="22"/>
                <w:szCs w:val="22"/>
                <w:lang w:val="en-GB"/>
              </w:rPr>
              <w:tab/>
            </w:r>
            <w:r w:rsidRPr="00D84A0E">
              <w:rPr>
                <w:rStyle w:val="Hyperlink"/>
                <w:noProof/>
                <w:lang w:val="en-GB"/>
              </w:rPr>
              <w:t>Image Processing</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1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0C9E057E" w14:textId="77777777"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2"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Brain Segmentat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2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25457D2E" w14:textId="77777777" w:rsidR="00DD13A4" w:rsidRPr="00D84A0E" w:rsidRDefault="00DD13A4">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83" w:history="1">
            <w:r w:rsidRPr="00D84A0E">
              <w:rPr>
                <w:rStyle w:val="Hyperlink"/>
                <w:noProof/>
                <w:lang w:val="en-GB"/>
              </w:rPr>
              <w:t>b.</w:t>
            </w:r>
            <w:r w:rsidRPr="00D84A0E">
              <w:rPr>
                <w:rFonts w:asciiTheme="minorHAnsi" w:eastAsiaTheme="minorEastAsia" w:hAnsiTheme="minorHAnsi" w:cstheme="minorBidi"/>
                <w:noProof/>
                <w:sz w:val="22"/>
                <w:szCs w:val="22"/>
                <w:lang w:val="en-GB"/>
              </w:rPr>
              <w:tab/>
            </w:r>
            <w:r w:rsidRPr="00D84A0E">
              <w:rPr>
                <w:rStyle w:val="Hyperlink"/>
                <w:noProof/>
                <w:lang w:val="en-GB"/>
              </w:rPr>
              <w:t>Add all the other image processing methods her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3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75E00F58"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4" w:history="1">
            <w:r w:rsidRPr="00D84A0E">
              <w:rPr>
                <w:rStyle w:val="Hyperlink"/>
                <w:noProof/>
                <w:lang w:val="en-GB"/>
              </w:rPr>
              <w:t>3.</w:t>
            </w:r>
            <w:r w:rsidRPr="00D84A0E">
              <w:rPr>
                <w:rFonts w:asciiTheme="minorHAnsi" w:eastAsiaTheme="minorEastAsia" w:hAnsiTheme="minorHAnsi" w:cstheme="minorBidi"/>
                <w:noProof/>
                <w:sz w:val="22"/>
                <w:szCs w:val="22"/>
                <w:lang w:val="en-GB"/>
              </w:rPr>
              <w:tab/>
            </w:r>
            <w:r w:rsidRPr="00D84A0E">
              <w:rPr>
                <w:rStyle w:val="Hyperlink"/>
                <w:noProof/>
                <w:lang w:val="en-GB"/>
              </w:rPr>
              <w:t>Machine Learning</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4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2FB9A7AB" w14:textId="77777777"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5"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Support Vector Machin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5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006218FA" w14:textId="77777777" w:rsidR="00DD13A4" w:rsidRPr="00D84A0E" w:rsidRDefault="00DD13A4">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86" w:history="1">
            <w:r w:rsidRPr="00D84A0E">
              <w:rPr>
                <w:rStyle w:val="Hyperlink"/>
                <w:noProof/>
                <w:lang w:val="en-GB"/>
              </w:rPr>
              <w:t>b.</w:t>
            </w:r>
            <w:r w:rsidRPr="00D84A0E">
              <w:rPr>
                <w:rFonts w:asciiTheme="minorHAnsi" w:eastAsiaTheme="minorEastAsia" w:hAnsiTheme="minorHAnsi" w:cstheme="minorBidi"/>
                <w:noProof/>
                <w:sz w:val="22"/>
                <w:szCs w:val="22"/>
                <w:lang w:val="en-GB"/>
              </w:rPr>
              <w:tab/>
            </w:r>
            <w:r w:rsidRPr="00D84A0E">
              <w:rPr>
                <w:rStyle w:val="Hyperlink"/>
                <w:noProof/>
                <w:lang w:val="en-GB"/>
              </w:rPr>
              <w:t>Add all the other machine learning techniques her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6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4E64D7BB"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87" w:history="1">
            <w:r w:rsidRPr="00D84A0E">
              <w:rPr>
                <w:rStyle w:val="Hyperlink"/>
                <w:noProof/>
                <w:lang w:val="en-GB"/>
              </w:rPr>
              <w:t>Result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7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0DB50185"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8" w:history="1">
            <w:r w:rsidRPr="00D84A0E">
              <w:rPr>
                <w:rStyle w:val="Hyperlink"/>
                <w:noProof/>
                <w:lang w:val="en-GB"/>
              </w:rPr>
              <w:t>1.</w:t>
            </w:r>
            <w:r w:rsidRPr="00D84A0E">
              <w:rPr>
                <w:rFonts w:asciiTheme="minorHAnsi" w:eastAsiaTheme="minorEastAsia" w:hAnsiTheme="minorHAnsi" w:cstheme="minorBidi"/>
                <w:noProof/>
                <w:sz w:val="22"/>
                <w:szCs w:val="22"/>
                <w:lang w:val="en-GB"/>
              </w:rPr>
              <w:tab/>
            </w:r>
            <w:r w:rsidRPr="00D84A0E">
              <w:rPr>
                <w:rStyle w:val="Hyperlink"/>
                <w:noProof/>
                <w:lang w:val="en-GB"/>
              </w:rPr>
              <w:t>Results for each methods used</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8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74081258"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9" w:history="1">
            <w:r w:rsidRPr="00D84A0E">
              <w:rPr>
                <w:rStyle w:val="Hyperlink"/>
                <w:noProof/>
                <w:lang w:val="en-GB"/>
              </w:rPr>
              <w:t>2.</w:t>
            </w:r>
            <w:r w:rsidRPr="00D84A0E">
              <w:rPr>
                <w:rFonts w:asciiTheme="minorHAnsi" w:eastAsiaTheme="minorEastAsia" w:hAnsiTheme="minorHAnsi" w:cstheme="minorBidi"/>
                <w:noProof/>
                <w:sz w:val="22"/>
                <w:szCs w:val="22"/>
                <w:lang w:val="en-GB"/>
              </w:rPr>
              <w:tab/>
            </w:r>
            <w:r w:rsidRPr="00D84A0E">
              <w:rPr>
                <w:rStyle w:val="Hyperlink"/>
                <w:noProof/>
                <w:lang w:val="en-GB"/>
              </w:rPr>
              <w:t>Method 2</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9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74B4C1A9"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90" w:history="1">
            <w:r w:rsidRPr="00D84A0E">
              <w:rPr>
                <w:rStyle w:val="Hyperlink"/>
                <w:noProof/>
                <w:lang w:val="en-GB"/>
              </w:rPr>
              <w:t>Discuss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90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55766ECC"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91" w:history="1">
            <w:r w:rsidRPr="00D84A0E">
              <w:rPr>
                <w:rStyle w:val="Hyperlink"/>
                <w:noProof/>
                <w:lang w:val="en-GB"/>
              </w:rPr>
              <w:t>Conclus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91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3B85726F"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92" w:history="1">
            <w:r w:rsidRPr="00D84A0E">
              <w:rPr>
                <w:rStyle w:val="Hyperlink"/>
                <w:noProof/>
                <w:lang w:val="en-GB"/>
              </w:rPr>
              <w:t>Reference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92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0983DC80" w14:textId="77777777" w:rsidR="00095A2A" w:rsidRPr="00D84A0E" w:rsidRDefault="00095A2A">
          <w:pPr>
            <w:rPr>
              <w:lang w:val="en-GB"/>
            </w:rPr>
          </w:pPr>
          <w:r w:rsidRPr="00D84A0E">
            <w:rPr>
              <w:b/>
              <w:bCs/>
              <w:noProof/>
              <w:lang w:val="en-GB"/>
            </w:rPr>
            <w:fldChar w:fldCharType="end"/>
          </w:r>
        </w:p>
      </w:sdtContent>
    </w:sdt>
    <w:p w14:paraId="22AEDB9D" w14:textId="77777777" w:rsidR="00095A2A" w:rsidRPr="00D84A0E" w:rsidRDefault="00095A2A" w:rsidP="008A038B">
      <w:pPr>
        <w:rPr>
          <w:lang w:val="en-GB"/>
        </w:rPr>
      </w:pPr>
    </w:p>
    <w:p w14:paraId="292BE9F5" w14:textId="77777777" w:rsidR="00095A2A" w:rsidRPr="00D84A0E" w:rsidRDefault="00095A2A" w:rsidP="008A038B">
      <w:pPr>
        <w:rPr>
          <w:lang w:val="en-GB"/>
        </w:rPr>
      </w:pPr>
    </w:p>
    <w:p w14:paraId="14BB2044" w14:textId="77777777" w:rsidR="00AE264E" w:rsidRPr="00D84A0E" w:rsidRDefault="00AE264E" w:rsidP="008A038B">
      <w:pPr>
        <w:rPr>
          <w:lang w:val="en-GB"/>
        </w:rPr>
      </w:pPr>
    </w:p>
    <w:p w14:paraId="69D19662" w14:textId="77777777" w:rsidR="008A038B" w:rsidRPr="00D84A0E" w:rsidRDefault="008A038B" w:rsidP="008A038B">
      <w:pPr>
        <w:pStyle w:val="Heading1"/>
        <w:rPr>
          <w:lang w:val="en-GB"/>
        </w:rPr>
      </w:pPr>
      <w:bookmarkStart w:id="2" w:name="_Toc521186372"/>
      <w:r w:rsidRPr="00D84A0E">
        <w:rPr>
          <w:lang w:val="en-GB"/>
        </w:rPr>
        <w:lastRenderedPageBreak/>
        <w:t>Introduction</w:t>
      </w:r>
      <w:bookmarkEnd w:id="2"/>
    </w:p>
    <w:p w14:paraId="28832AF5" w14:textId="77777777" w:rsidR="00AE264E" w:rsidRPr="00D84A0E" w:rsidRDefault="00AE264E" w:rsidP="00AE264E">
      <w:pPr>
        <w:rPr>
          <w:lang w:val="en-GB"/>
        </w:rPr>
      </w:pPr>
    </w:p>
    <w:p w14:paraId="4B13CE6C" w14:textId="77777777"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14:paraId="51E2E1C5" w14:textId="77777777" w:rsidR="00634BC2" w:rsidRPr="00D84A0E" w:rsidRDefault="008A038B" w:rsidP="00180F62">
      <w:pPr>
        <w:pStyle w:val="Heading2"/>
        <w:numPr>
          <w:ilvl w:val="0"/>
          <w:numId w:val="1"/>
        </w:numPr>
        <w:spacing w:line="360" w:lineRule="auto"/>
        <w:rPr>
          <w:lang w:val="en-GB"/>
        </w:rPr>
      </w:pPr>
      <w:bookmarkStart w:id="3" w:name="_Toc521186373"/>
      <w:r w:rsidRPr="00D84A0E">
        <w:rPr>
          <w:lang w:val="en-GB"/>
        </w:rPr>
        <w:t>Dementia</w:t>
      </w:r>
      <w:bookmarkEnd w:id="3"/>
    </w:p>
    <w:p w14:paraId="07FC28EC" w14:textId="77777777"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0170B3" w:rsidRPr="00D84A0E">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 xml:space="preserve"> 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14:paraId="6FBA9DDA" w14:textId="77777777" w:rsidR="00180F62" w:rsidRPr="00D84A0E" w:rsidRDefault="00180F62" w:rsidP="000170B3">
      <w:pPr>
        <w:spacing w:line="360" w:lineRule="auto"/>
        <w:jc w:val="both"/>
        <w:rPr>
          <w:rFonts w:asciiTheme="minorHAnsi" w:hAnsiTheme="minorHAnsi" w:cstheme="minorHAnsi"/>
          <w:sz w:val="22"/>
          <w:szCs w:val="22"/>
          <w:lang w:val="en-GB"/>
        </w:rPr>
      </w:pPr>
    </w:p>
    <w:p w14:paraId="6546B645" w14:textId="77777777" w:rsidR="008A038B" w:rsidRPr="00D84A0E" w:rsidRDefault="008A038B" w:rsidP="00180F62">
      <w:pPr>
        <w:spacing w:line="360" w:lineRule="auto"/>
        <w:rPr>
          <w:lang w:val="en-GB"/>
        </w:rPr>
      </w:pPr>
    </w:p>
    <w:p w14:paraId="64CB5B7E" w14:textId="77777777" w:rsidR="008A038B" w:rsidRPr="00D84A0E" w:rsidRDefault="008A038B" w:rsidP="00180F62">
      <w:pPr>
        <w:pStyle w:val="Heading3"/>
        <w:numPr>
          <w:ilvl w:val="1"/>
          <w:numId w:val="1"/>
        </w:numPr>
        <w:spacing w:line="360" w:lineRule="auto"/>
        <w:rPr>
          <w:lang w:val="en-GB"/>
        </w:rPr>
      </w:pPr>
      <w:bookmarkStart w:id="4" w:name="_Toc521186374"/>
      <w:r w:rsidRPr="00D84A0E">
        <w:rPr>
          <w:lang w:val="en-GB"/>
        </w:rPr>
        <w:t>Epidemiology</w:t>
      </w:r>
      <w:bookmarkEnd w:id="4"/>
    </w:p>
    <w:p w14:paraId="6881D639" w14:textId="77777777" w:rsidR="008A038B" w:rsidRPr="00D84A0E" w:rsidRDefault="00F11E2B" w:rsidP="002D515F">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Lewy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26.6 million)</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currency of AD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14:paraId="580446A9" w14:textId="77777777" w:rsidR="008A038B" w:rsidRPr="00D84A0E" w:rsidRDefault="008A038B" w:rsidP="000233D9">
      <w:pPr>
        <w:pStyle w:val="Heading3"/>
        <w:numPr>
          <w:ilvl w:val="1"/>
          <w:numId w:val="1"/>
        </w:numPr>
        <w:rPr>
          <w:lang w:val="en-GB"/>
        </w:rPr>
      </w:pPr>
      <w:bookmarkStart w:id="5" w:name="_Toc521186375"/>
      <w:r w:rsidRPr="00D84A0E">
        <w:rPr>
          <w:lang w:val="en-GB"/>
        </w:rPr>
        <w:lastRenderedPageBreak/>
        <w:t>Alzheimer’s disease</w:t>
      </w:r>
      <w:r w:rsidR="002D515F" w:rsidRPr="00D84A0E">
        <w:rPr>
          <w:lang w:val="en-GB"/>
        </w:rPr>
        <w:t xml:space="preserve"> (AD)</w:t>
      </w:r>
      <w:bookmarkEnd w:id="5"/>
    </w:p>
    <w:p w14:paraId="3717A832" w14:textId="77777777" w:rsidR="00AE264E" w:rsidRPr="00D84A0E" w:rsidRDefault="00AE264E" w:rsidP="00006409">
      <w:pPr>
        <w:spacing w:line="360" w:lineRule="auto"/>
        <w:jc w:val="both"/>
        <w:rPr>
          <w:rFonts w:asciiTheme="minorHAnsi" w:hAnsiTheme="minorHAnsi" w:cstheme="minorHAnsi"/>
          <w:sz w:val="22"/>
          <w:szCs w:val="22"/>
          <w:lang w:val="en-GB"/>
        </w:rPr>
      </w:pPr>
    </w:p>
    <w:p w14:paraId="219C6819" w14:textId="77777777" w:rsidR="000916B3" w:rsidRDefault="00006409" w:rsidP="00006409">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 xml:space="preserve">Alzheimer’s disease is a neuro-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then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14:paraId="08524A12" w14:textId="77777777" w:rsidR="002C79CE" w:rsidRPr="00D84A0E" w:rsidRDefault="002C79CE" w:rsidP="002C79CE">
      <w:pPr>
        <w:rPr>
          <w:lang w:val="en-GB"/>
        </w:rPr>
      </w:pPr>
    </w:p>
    <w:p w14:paraId="57F056D9" w14:textId="77777777" w:rsidR="002569B1" w:rsidRPr="00D84A0E" w:rsidRDefault="002569B1" w:rsidP="00006409">
      <w:pPr>
        <w:spacing w:line="360" w:lineRule="auto"/>
        <w:jc w:val="both"/>
        <w:rPr>
          <w:rFonts w:asciiTheme="minorHAnsi" w:hAnsiTheme="minorHAnsi" w:cstheme="minorHAnsi"/>
          <w:color w:val="000000"/>
          <w:sz w:val="22"/>
          <w:szCs w:val="22"/>
          <w:lang w:val="en-GB"/>
        </w:rPr>
      </w:pPr>
    </w:p>
    <w:p w14:paraId="3A40B985" w14:textId="77777777"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r w:rsidR="00D84A0E">
        <w:rPr>
          <w:rFonts w:asciiTheme="minorHAnsi" w:hAnsiTheme="minorHAnsi" w:cstheme="minorHAnsi"/>
          <w:color w:val="000000"/>
          <w:sz w:val="22"/>
          <w:szCs w:val="22"/>
          <w:lang w:val="en-GB"/>
        </w:rPr>
        <w:t>accumulation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Spielmeyer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apolipoprotein E (APOE), which 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Pr>
          <w:rFonts w:asciiTheme="minorHAnsi" w:hAnsiTheme="minorHAnsi" w:cstheme="minorHAnsi"/>
          <w:color w:val="000000"/>
          <w:sz w:val="22"/>
          <w:szCs w:val="22"/>
          <w:lang w:val="en-GB"/>
        </w:rPr>
        <w:t xml:space="preserve"> </w:t>
      </w:r>
      <w:r w:rsidR="000075CD">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0075CD">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0075CD">
        <w:rPr>
          <w:rFonts w:asciiTheme="minorHAnsi" w:hAnsiTheme="minorHAnsi" w:cstheme="minorHAnsi"/>
          <w:color w:val="000000"/>
          <w:sz w:val="22"/>
          <w:szCs w:val="22"/>
          <w:lang w:val="en-GB"/>
        </w:rPr>
        <w:fldChar w:fldCharType="end"/>
      </w:r>
      <w:r w:rsidR="008C3FEC">
        <w:rPr>
          <w:rFonts w:asciiTheme="minorHAnsi" w:hAnsiTheme="minorHAnsi" w:cstheme="minorHAnsi"/>
          <w:color w:val="000000"/>
          <w:sz w:val="22"/>
          <w:szCs w:val="22"/>
          <w:lang w:val="en-GB"/>
        </w:rPr>
        <w:t>.</w:t>
      </w:r>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Pr>
          <w:rFonts w:asciiTheme="minorHAnsi" w:hAnsiTheme="minorHAnsi" w:cstheme="minorHAnsi"/>
          <w:color w:val="000000"/>
          <w:sz w:val="22"/>
          <w:szCs w:val="22"/>
          <w:lang w:val="en-GB"/>
        </w:rPr>
        <w:t xml:space="preserve"> </w: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 </w:instrTex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DATA </w:instrText>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end"/>
      </w:r>
      <w:r w:rsidR="007B3AF8">
        <w:rPr>
          <w:rFonts w:asciiTheme="minorHAnsi" w:hAnsiTheme="minorHAnsi" w:cstheme="minorHAnsi"/>
          <w:color w:val="000000"/>
          <w:sz w:val="22"/>
          <w:szCs w:val="22"/>
          <w:lang w:val="en-GB"/>
        </w:rPr>
        <w:fldChar w:fldCharType="separate"/>
      </w:r>
      <w:r w:rsidR="007B3AF8">
        <w:rPr>
          <w:rFonts w:asciiTheme="minorHAnsi" w:hAnsiTheme="minorHAnsi" w:cstheme="minorHAnsi"/>
          <w:noProof/>
          <w:color w:val="000000"/>
          <w:sz w:val="22"/>
          <w:szCs w:val="22"/>
          <w:lang w:val="en-GB"/>
        </w:rPr>
        <w:t>(Pini et al., 2016)</w:t>
      </w:r>
      <w:r w:rsidR="007B3AF8">
        <w:rPr>
          <w:rFonts w:asciiTheme="minorHAnsi" w:hAnsiTheme="minorHAnsi" w:cstheme="minorHAnsi"/>
          <w:color w:val="000000"/>
          <w:sz w:val="22"/>
          <w:szCs w:val="22"/>
          <w:lang w:val="en-GB"/>
        </w:rPr>
        <w:fldChar w:fldCharType="end"/>
      </w:r>
      <w:r w:rsidR="00063E40">
        <w:rPr>
          <w:rFonts w:asciiTheme="minorHAnsi" w:hAnsiTheme="minorHAnsi" w:cstheme="minorHAnsi"/>
          <w:color w:val="000000"/>
          <w:sz w:val="22"/>
          <w:szCs w:val="22"/>
          <w:lang w:val="en-GB"/>
        </w:rPr>
        <w:t xml:space="preserve">. </w:t>
      </w:r>
    </w:p>
    <w:p w14:paraId="6019F25D" w14:textId="77777777" w:rsidR="000233D9" w:rsidRPr="00D84A0E" w:rsidRDefault="000233D9" w:rsidP="000233D9">
      <w:pPr>
        <w:pStyle w:val="Heading4"/>
        <w:rPr>
          <w:lang w:val="en-GB"/>
        </w:rPr>
      </w:pPr>
    </w:p>
    <w:p w14:paraId="5E73CBD3" w14:textId="77777777" w:rsidR="003E56ED" w:rsidRDefault="003E56ED" w:rsidP="009E3547">
      <w:pPr>
        <w:rPr>
          <w:rFonts w:asciiTheme="minorHAnsi" w:hAnsiTheme="minorHAnsi" w:cstheme="minorHAnsi"/>
          <w:b/>
          <w:i/>
          <w:lang w:val="en-GB"/>
        </w:rPr>
      </w:pPr>
    </w:p>
    <w:p w14:paraId="1B5F4907" w14:textId="77777777" w:rsidR="000233D9" w:rsidRPr="00D84A0E" w:rsidRDefault="000233D9" w:rsidP="009E3547">
      <w:pPr>
        <w:rPr>
          <w:lang w:val="en-GB"/>
        </w:rPr>
      </w:pPr>
      <w:r w:rsidRPr="00D84A0E">
        <w:rPr>
          <w:rFonts w:asciiTheme="minorHAnsi" w:hAnsiTheme="minorHAnsi" w:cstheme="minorHAnsi"/>
          <w:b/>
          <w:i/>
          <w:lang w:val="en-GB"/>
        </w:rPr>
        <w:t>Diagnosis and Monitoring</w:t>
      </w:r>
      <w:r w:rsidR="009E3547" w:rsidRPr="00D84A0E">
        <w:rPr>
          <w:lang w:val="en-GB"/>
        </w:rPr>
        <w:t xml:space="preserve">. </w:t>
      </w:r>
      <w:r w:rsidR="00C72096" w:rsidRPr="00D84A0E">
        <w:rPr>
          <w:lang w:val="en-GB"/>
        </w:rPr>
        <w:t xml:space="preserve"> </w:t>
      </w:r>
    </w:p>
    <w:p w14:paraId="3181502F" w14:textId="77777777" w:rsidR="00896714" w:rsidRPr="00D84A0E" w:rsidRDefault="00896714" w:rsidP="0064593A">
      <w:pPr>
        <w:rPr>
          <w:lang w:val="en-GB"/>
        </w:rPr>
      </w:pPr>
    </w:p>
    <w:p w14:paraId="48EDEF38" w14:textId="77777777" w:rsidR="00402768" w:rsidRPr="00D84A0E" w:rsidRDefault="002C79CE" w:rsidP="00402768">
      <w:pPr>
        <w:spacing w:line="360" w:lineRule="auto"/>
        <w:jc w:val="both"/>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D</w:t>
      </w:r>
      <w:r w:rsidR="0064593A" w:rsidRPr="00D84A0E">
        <w:rPr>
          <w:rFonts w:asciiTheme="minorHAnsi" w:hAnsiTheme="minorHAnsi" w:cstheme="minorHAnsi"/>
          <w:color w:val="000000"/>
          <w:sz w:val="22"/>
          <w:szCs w:val="22"/>
          <w:lang w:val="en-GB"/>
        </w:rPr>
        <w:t xml:space="preserve">iagnosis of Alzheimer’s disease </w:t>
      </w:r>
      <w:r>
        <w:rPr>
          <w:rFonts w:asciiTheme="minorHAnsi" w:hAnsiTheme="minorHAnsi" w:cstheme="minorHAnsi"/>
          <w:color w:val="000000"/>
          <w:sz w:val="22"/>
          <w:szCs w:val="22"/>
          <w:lang w:val="en-GB"/>
        </w:rPr>
        <w:t>can be</w:t>
      </w:r>
      <w:r w:rsidR="0064593A" w:rsidRPr="00D84A0E">
        <w:rPr>
          <w:rFonts w:asciiTheme="minorHAnsi" w:hAnsiTheme="minorHAnsi" w:cstheme="minorHAnsi"/>
          <w:color w:val="000000"/>
          <w:sz w:val="22"/>
          <w:szCs w:val="22"/>
          <w:lang w:val="en-GB"/>
        </w:rPr>
        <w:t xml:space="preserve"> challenging</w:t>
      </w:r>
      <w:r>
        <w:rPr>
          <w:rFonts w:asciiTheme="minorHAnsi" w:hAnsiTheme="minorHAnsi" w:cstheme="minorHAnsi"/>
          <w:color w:val="000000"/>
          <w:sz w:val="22"/>
          <w:szCs w:val="22"/>
          <w:lang w:val="en-GB"/>
        </w:rPr>
        <w:t xml:space="preserve"> for physicians</w:t>
      </w:r>
      <w:r w:rsidR="0064593A" w:rsidRPr="00D84A0E">
        <w:rPr>
          <w:rFonts w:asciiTheme="minorHAnsi" w:hAnsiTheme="minorHAnsi" w:cstheme="minorHAnsi"/>
          <w:color w:val="000000"/>
          <w:sz w:val="22"/>
          <w:szCs w:val="22"/>
          <w:lang w:val="en-GB"/>
        </w:rPr>
        <w:t xml:space="preserve">, </w:t>
      </w:r>
      <w:r>
        <w:rPr>
          <w:rFonts w:asciiTheme="minorHAnsi" w:hAnsiTheme="minorHAnsi" w:cstheme="minorHAnsi"/>
          <w:color w:val="000000"/>
          <w:sz w:val="22"/>
          <w:szCs w:val="22"/>
          <w:lang w:val="en-GB"/>
        </w:rPr>
        <w:t>since</w:t>
      </w:r>
      <w:r w:rsidR="0064593A" w:rsidRPr="00D84A0E">
        <w:rPr>
          <w:rFonts w:asciiTheme="minorHAnsi" w:hAnsiTheme="minorHAnsi" w:cstheme="minorHAnsi"/>
          <w:color w:val="000000"/>
          <w:sz w:val="22"/>
          <w:szCs w:val="22"/>
          <w:lang w:val="en-GB"/>
        </w:rPr>
        <w:t xml:space="preserve"> patients</w:t>
      </w:r>
      <w:r>
        <w:rPr>
          <w:rFonts w:asciiTheme="minorHAnsi" w:hAnsiTheme="minorHAnsi" w:cstheme="minorHAnsi"/>
          <w:color w:val="000000"/>
          <w:sz w:val="22"/>
          <w:szCs w:val="22"/>
          <w:lang w:val="en-GB"/>
        </w:rPr>
        <w:t xml:space="preserve"> in the late stages can develop dementia addition to cognitive symptoms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w:t>
      </w:r>
      <w:r w:rsidR="00174F10">
        <w:rPr>
          <w:rFonts w:asciiTheme="minorHAnsi" w:hAnsiTheme="minorHAnsi" w:cstheme="minorHAnsi"/>
          <w:color w:val="000000"/>
          <w:sz w:val="22"/>
          <w:szCs w:val="22"/>
          <w:lang w:val="en-GB"/>
        </w:rPr>
        <w:t xml:space="preserve"> </w:t>
      </w:r>
      <w:r w:rsidR="00174F10" w:rsidRPr="00D84A0E">
        <w:rPr>
          <w:rFonts w:asciiTheme="minorHAnsi" w:hAnsiTheme="minorHAnsi" w:cstheme="minorHAnsi"/>
          <w:color w:val="000000"/>
          <w:sz w:val="22"/>
          <w:szCs w:val="22"/>
          <w:lang w:val="en-GB"/>
        </w:rPr>
        <w:t xml:space="preserve">In England, there was a study introduced to find the cases who are in the high risk group such as people older than 75, </w:t>
      </w:r>
      <w:r w:rsidR="00174F10">
        <w:rPr>
          <w:rFonts w:asciiTheme="minorHAnsi" w:hAnsiTheme="minorHAnsi" w:cstheme="minorHAnsi"/>
          <w:color w:val="000000"/>
          <w:sz w:val="22"/>
          <w:szCs w:val="22"/>
          <w:lang w:val="en-GB"/>
        </w:rPr>
        <w:t>since</w:t>
      </w:r>
      <w:r w:rsidR="00174F10" w:rsidRPr="00D84A0E">
        <w:rPr>
          <w:rFonts w:asciiTheme="minorHAnsi" w:hAnsiTheme="minorHAnsi" w:cstheme="minorHAnsi"/>
          <w:color w:val="000000"/>
          <w:sz w:val="22"/>
          <w:szCs w:val="22"/>
          <w:lang w:val="en-GB"/>
        </w:rPr>
        <w:t xml:space="preserve"> age is the most significant factor for dementia, and people with high vascular risk, Parkinson’s disease and learning impairmen</w:t>
      </w:r>
      <w:r w:rsidR="00174F10">
        <w:rPr>
          <w:rFonts w:asciiTheme="minorHAnsi" w:hAnsiTheme="minorHAnsi" w:cstheme="minorHAnsi"/>
          <w:color w:val="000000"/>
          <w:sz w:val="22"/>
          <w:szCs w:val="22"/>
          <w:lang w:val="en-GB"/>
        </w:rPr>
        <w:t>t,</w:t>
      </w:r>
      <w:r w:rsidR="00174F10" w:rsidRPr="00D84A0E">
        <w:rPr>
          <w:rFonts w:asciiTheme="minorHAnsi" w:hAnsiTheme="minorHAnsi" w:cstheme="minorHAnsi"/>
          <w:color w:val="000000"/>
          <w:sz w:val="22"/>
          <w:szCs w:val="22"/>
          <w:lang w:val="en-GB"/>
        </w:rPr>
        <w:t xml:space="preserve"> were effected either in wrong way or right way by the policy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Bamford et al., 2007)</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The policy emphasized memory assessment of people who may or may not have the symptoms, which raised the stress of the patients and questioned itself as </w:t>
      </w:r>
      <w:r w:rsidR="00174F10">
        <w:rPr>
          <w:rFonts w:asciiTheme="minorHAnsi" w:hAnsiTheme="minorHAnsi" w:cstheme="minorHAnsi"/>
          <w:color w:val="000000"/>
          <w:sz w:val="22"/>
          <w:szCs w:val="22"/>
          <w:lang w:val="en-GB"/>
        </w:rPr>
        <w:t xml:space="preserve">if </w:t>
      </w:r>
      <w:r w:rsidR="00174F10" w:rsidRPr="00D84A0E">
        <w:rPr>
          <w:rFonts w:asciiTheme="minorHAnsi" w:hAnsiTheme="minorHAnsi" w:cstheme="minorHAnsi"/>
          <w:color w:val="000000"/>
          <w:sz w:val="22"/>
          <w:szCs w:val="22"/>
          <w:lang w:val="en-GB"/>
        </w:rPr>
        <w:t xml:space="preserve">it is cost effective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Iliffe et al., 2009)</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As stated before </w:t>
      </w:r>
      <w:r w:rsidR="00174F10" w:rsidRPr="00D84A0E">
        <w:rPr>
          <w:rFonts w:asciiTheme="minorHAnsi" w:hAnsiTheme="minorHAnsi" w:cstheme="minorHAnsi"/>
          <w:color w:val="000000"/>
          <w:sz w:val="22"/>
          <w:szCs w:val="22"/>
          <w:lang w:val="en-GB"/>
        </w:rPr>
        <w:lastRenderedPageBreak/>
        <w:t xml:space="preserve">diagnosing either dementia and Alzheimer’s disease can be difficult due to subject not accepting that he/she forgets at their earlier stages, </w:t>
      </w:r>
      <w:r w:rsidR="00402768">
        <w:rPr>
          <w:rFonts w:asciiTheme="minorHAnsi" w:hAnsiTheme="minorHAnsi" w:cstheme="minorHAnsi"/>
          <w:color w:val="000000"/>
          <w:sz w:val="22"/>
          <w:szCs w:val="22"/>
          <w:lang w:val="en-GB"/>
        </w:rPr>
        <w:t xml:space="preserve">similarity of symptoms </w:t>
      </w:r>
      <w:r w:rsidR="00174F10" w:rsidRPr="00D84A0E">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02768">
        <w:rPr>
          <w:rFonts w:asciiTheme="minorHAnsi" w:hAnsiTheme="minorHAnsi" w:cstheme="minorHAnsi"/>
          <w:color w:val="000000"/>
          <w:sz w:val="22"/>
          <w:szCs w:val="22"/>
          <w:lang w:val="en-GB"/>
        </w:rPr>
        <w:fldChar w:fldCharType="begin"/>
      </w:r>
      <w:r w:rsidR="00174F10" w:rsidRPr="00402768">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02768">
        <w:rPr>
          <w:rFonts w:asciiTheme="minorHAnsi" w:hAnsiTheme="minorHAnsi" w:cstheme="minorHAnsi"/>
          <w:color w:val="000000"/>
          <w:sz w:val="22"/>
          <w:szCs w:val="22"/>
          <w:lang w:val="en-GB"/>
        </w:rPr>
        <w:fldChar w:fldCharType="separate"/>
      </w:r>
      <w:r w:rsidR="00174F10" w:rsidRPr="00402768">
        <w:rPr>
          <w:rFonts w:asciiTheme="minorHAnsi" w:hAnsiTheme="minorHAnsi" w:cstheme="minorHAnsi"/>
          <w:noProof/>
          <w:color w:val="000000"/>
          <w:sz w:val="22"/>
          <w:szCs w:val="22"/>
          <w:lang w:val="en-GB"/>
        </w:rPr>
        <w:t>(Kostopoulou et al., 2008)</w:t>
      </w:r>
      <w:r w:rsidR="00174F10" w:rsidRPr="00402768">
        <w:rPr>
          <w:rFonts w:asciiTheme="minorHAnsi" w:hAnsiTheme="minorHAnsi" w:cstheme="minorHAnsi"/>
          <w:color w:val="000000"/>
          <w:sz w:val="22"/>
          <w:szCs w:val="22"/>
          <w:lang w:val="en-GB"/>
        </w:rPr>
        <w:fldChar w:fldCharType="end"/>
      </w:r>
      <w:r w:rsidR="00174F10" w:rsidRPr="00402768">
        <w:rPr>
          <w:rFonts w:asciiTheme="minorHAnsi" w:hAnsiTheme="minorHAnsi" w:cstheme="minorHAnsi"/>
          <w:color w:val="000000"/>
          <w:sz w:val="22"/>
          <w:szCs w:val="22"/>
          <w:lang w:val="en-GB"/>
        </w:rPr>
        <w:t>.</w:t>
      </w:r>
      <w:r w:rsidR="00402768" w:rsidRPr="00402768">
        <w:rPr>
          <w:rFonts w:asciiTheme="minorHAnsi" w:hAnsiTheme="minorHAnsi" w:cstheme="minorHAnsi"/>
          <w:color w:val="000000"/>
          <w:sz w:val="22"/>
          <w:szCs w:val="22"/>
          <w:lang w:val="en-GB"/>
        </w:rPr>
        <w:t xml:space="preserve"> </w:t>
      </w:r>
      <w:r w:rsidR="00402768">
        <w:rPr>
          <w:rFonts w:asciiTheme="minorHAnsi" w:hAnsiTheme="minorHAnsi" w:cstheme="minorHAnsi"/>
          <w:color w:val="000000"/>
          <w:sz w:val="22"/>
          <w:szCs w:val="22"/>
          <w:lang w:val="en-GB"/>
        </w:rPr>
        <w:t>On</w:t>
      </w:r>
      <w:r w:rsidR="00402768" w:rsidRPr="00402768">
        <w:rPr>
          <w:rFonts w:asciiTheme="minorHAnsi" w:hAnsiTheme="minorHAnsi" w:cstheme="minorHAnsi"/>
          <w:color w:val="000000"/>
          <w:sz w:val="22"/>
          <w:szCs w:val="22"/>
          <w:lang w:val="en-GB"/>
        </w:rPr>
        <w:t xml:space="preserve"> the other hand, co-morbidies (i.e. cerebrovascular disease) and hippocampal sclerosis are very common </w:t>
      </w:r>
      <w:r w:rsidR="00402768">
        <w:rPr>
          <w:rFonts w:asciiTheme="minorHAnsi" w:hAnsiTheme="minorHAnsi" w:cstheme="minorHAnsi"/>
          <w:color w:val="000000"/>
          <w:sz w:val="22"/>
          <w:szCs w:val="22"/>
          <w:lang w:val="en-GB"/>
        </w:rPr>
        <w:t>within the</w:t>
      </w:r>
      <w:r w:rsidR="00402768" w:rsidRPr="00402768">
        <w:rPr>
          <w:rFonts w:asciiTheme="minorHAnsi" w:hAnsiTheme="minorHAnsi" w:cstheme="minorHAnsi"/>
          <w:color w:val="000000"/>
          <w:sz w:val="22"/>
          <w:szCs w:val="22"/>
          <w:lang w:val="en-GB"/>
        </w:rPr>
        <w:t xml:space="preserve"> age</w:t>
      </w:r>
      <w:r w:rsidR="00402768">
        <w:rPr>
          <w:rFonts w:asciiTheme="minorHAnsi" w:hAnsiTheme="minorHAnsi" w:cstheme="minorHAnsi"/>
          <w:color w:val="000000"/>
          <w:sz w:val="22"/>
          <w:szCs w:val="22"/>
          <w:lang w:val="en-GB"/>
        </w:rPr>
        <w:t xml:space="preserve"> range of AD</w:t>
      </w:r>
      <w:r w:rsidR="00402768" w:rsidRPr="00402768">
        <w:rPr>
          <w:rFonts w:asciiTheme="minorHAnsi" w:hAnsiTheme="minorHAnsi" w:cstheme="minorHAnsi"/>
          <w:color w:val="000000"/>
          <w:sz w:val="22"/>
          <w:szCs w:val="22"/>
          <w:lang w:val="en-GB"/>
        </w:rPr>
        <w:t xml:space="preserve">, which makes diagnosis really complicated, in addition to that Alzheimer’s disease have many characteristics in common with other neuro-degenerative diseases, for example Parkinson’s disease </w: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 </w:instrTex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DATA </w:instrText>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separate"/>
      </w:r>
      <w:r w:rsidR="00402768" w:rsidRPr="00402768">
        <w:rPr>
          <w:rFonts w:asciiTheme="minorHAnsi" w:hAnsiTheme="minorHAnsi" w:cstheme="minorHAnsi"/>
          <w:noProof/>
          <w:color w:val="000000"/>
          <w:sz w:val="22"/>
          <w:szCs w:val="22"/>
          <w:lang w:val="en-GB"/>
        </w:rPr>
        <w:t>(Duncan et al., 2014)</w:t>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t>. With all the symptoms and the progress of sickness brings one question upfront, which is Alzheimer’s disease is a normal part of aging or it is a discrete disease process.</w:t>
      </w:r>
    </w:p>
    <w:p w14:paraId="6AFF1082" w14:textId="77777777" w:rsidR="00174F10" w:rsidRDefault="00174F10" w:rsidP="0064593A">
      <w:pPr>
        <w:spacing w:line="360" w:lineRule="auto"/>
        <w:jc w:val="both"/>
        <w:rPr>
          <w:rFonts w:asciiTheme="minorHAnsi" w:hAnsiTheme="minorHAnsi" w:cstheme="minorHAnsi"/>
          <w:color w:val="000000"/>
          <w:sz w:val="22"/>
          <w:szCs w:val="22"/>
          <w:lang w:val="en-GB"/>
        </w:rPr>
      </w:pPr>
    </w:p>
    <w:p w14:paraId="56292AE9" w14:textId="77777777" w:rsidR="00D068F9" w:rsidRPr="00D84A0E" w:rsidRDefault="00D068F9" w:rsidP="0064593A">
      <w:pPr>
        <w:spacing w:line="360" w:lineRule="auto"/>
        <w:jc w:val="both"/>
        <w:rPr>
          <w:rFonts w:asciiTheme="minorHAnsi" w:hAnsiTheme="minorHAnsi" w:cstheme="minorHAnsi"/>
          <w:color w:val="000000"/>
          <w:sz w:val="22"/>
          <w:szCs w:val="22"/>
          <w:lang w:val="en-GB"/>
        </w:rPr>
      </w:pPr>
    </w:p>
    <w:p w14:paraId="046004D7" w14:textId="77777777" w:rsidR="00AE264E" w:rsidRPr="00D84A0E" w:rsidRDefault="00AE264E" w:rsidP="00AE264E">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Aβ PET imaging contains a technique (Pittsburgh compound B (PiB)) that uses radioactive analogue of the fluorescent amyloid dye thioflavin-T, which goes through the barrier between blood and brain,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w:t>
      </w:r>
      <w:r w:rsidR="00A615D6">
        <w:rPr>
          <w:rFonts w:asciiTheme="minorHAnsi" w:hAnsiTheme="minorHAnsi" w:cstheme="minorHAnsi"/>
          <w:color w:val="000000"/>
          <w:sz w:val="22"/>
          <w:szCs w:val="22"/>
          <w:lang w:val="en-GB"/>
        </w:rPr>
        <w:t>,</w:t>
      </w:r>
      <w:r w:rsidRPr="00D84A0E">
        <w:rPr>
          <w:rFonts w:asciiTheme="minorHAnsi" w:hAnsiTheme="minorHAnsi" w:cstheme="minorHAnsi"/>
          <w:color w:val="000000"/>
          <w:sz w:val="22"/>
          <w:szCs w:val="22"/>
          <w:lang w:val="en-GB"/>
        </w:rPr>
        <w:t xml:space="preserve"> studies with PiB helped people to understand the correlation between Aβ accumulation and cognitive decline</w:t>
      </w:r>
      <w:r w:rsidR="00A615D6">
        <w:rPr>
          <w:rFonts w:asciiTheme="minorHAnsi" w:hAnsiTheme="minorHAnsi" w:cstheme="minorHAnsi"/>
          <w:color w:val="000000"/>
          <w:sz w:val="22"/>
          <w:szCs w:val="22"/>
          <w:lang w:val="en-GB"/>
        </w:rPr>
        <w:t xml:space="preserve">, neuro-degeneration </w:t>
      </w:r>
      <w:r w:rsidRPr="00D84A0E">
        <w:rPr>
          <w:rFonts w:asciiTheme="minorHAnsi" w:hAnsiTheme="minorHAnsi" w:cstheme="minorHAnsi"/>
          <w:color w:val="000000"/>
          <w:sz w:val="22"/>
          <w:szCs w:val="22"/>
          <w:lang w:val="en-GB"/>
        </w:rPr>
        <w:t>and dementia phases of Alzheimer’s disease</w:t>
      </w:r>
      <w:r w:rsidR="005271BE">
        <w:rPr>
          <w:rFonts w:asciiTheme="minorHAnsi" w:hAnsiTheme="minorHAnsi" w:cstheme="minorHAnsi"/>
          <w:color w:val="000000"/>
          <w:sz w:val="22"/>
          <w:szCs w:val="22"/>
          <w:lang w:val="en-GB"/>
        </w:rPr>
        <w:t xml:space="preserve"> </w:t>
      </w:r>
      <w:r w:rsidR="005271BE">
        <w:rPr>
          <w:rFonts w:asciiTheme="minorHAnsi" w:hAnsiTheme="minorHAnsi" w:cstheme="minorHAnsi"/>
          <w:color w:val="000000"/>
          <w:sz w:val="22"/>
          <w:szCs w:val="22"/>
          <w:lang w:val="en-GB"/>
        </w:rPr>
        <w:fldChar w:fldCharType="begin"/>
      </w:r>
      <w:r w:rsidR="005271BE">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005271B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b)</w:t>
      </w:r>
      <w:r w:rsidR="005271B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studies show that </w:t>
      </w:r>
      <w:r w:rsidR="00FC4627">
        <w:rPr>
          <w:rFonts w:asciiTheme="minorHAnsi" w:hAnsiTheme="minorHAnsi" w:cstheme="minorHAnsi"/>
          <w:color w:val="000000"/>
          <w:sz w:val="22"/>
          <w:szCs w:val="22"/>
          <w:lang w:val="en-GB"/>
        </w:rPr>
        <w:t>accumulation</w:t>
      </w:r>
      <w:r w:rsidRPr="00D84A0E">
        <w:rPr>
          <w:rFonts w:asciiTheme="minorHAnsi" w:hAnsiTheme="minorHAnsi" w:cstheme="minorHAnsi"/>
          <w:color w:val="000000"/>
          <w:sz w:val="22"/>
          <w:szCs w:val="22"/>
          <w:lang w:val="en-GB"/>
        </w:rPr>
        <w:t xml:space="preserve"> of Aβ starts years before dementia and being followed by cognitive decline and brain atrophy, and also in long term studies Aβ PET is a significant marker on forecasting the progression from mild cognitive impairment to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A615D6" w:rsidRPr="00D84A0E">
        <w:rPr>
          <w:rFonts w:asciiTheme="minorHAnsi" w:hAnsiTheme="minorHAnsi" w:cstheme="minorHAnsi"/>
          <w:color w:val="000000"/>
          <w:sz w:val="22"/>
          <w:szCs w:val="22"/>
          <w:lang w:val="en-GB"/>
        </w:rPr>
        <w:t xml:space="preserve">That causes </w:t>
      </w:r>
      <w:r w:rsidR="00A615D6">
        <w:rPr>
          <w:rFonts w:asciiTheme="minorHAnsi" w:hAnsiTheme="minorHAnsi" w:cstheme="minorHAnsi"/>
          <w:color w:val="000000"/>
          <w:sz w:val="22"/>
          <w:szCs w:val="22"/>
          <w:lang w:val="en-GB"/>
        </w:rPr>
        <w:t xml:space="preserve">clinical </w:t>
      </w:r>
      <w:r w:rsidR="00A615D6" w:rsidRPr="00D84A0E">
        <w:rPr>
          <w:rFonts w:asciiTheme="minorHAnsi" w:hAnsiTheme="minorHAnsi" w:cstheme="minorHAnsi"/>
          <w:color w:val="000000"/>
          <w:sz w:val="22"/>
          <w:szCs w:val="22"/>
          <w:lang w:val="en-GB"/>
        </w:rPr>
        <w:t xml:space="preserve">misdiagnoses (%35), that patients with negative Aβ PET scans were misdiagnosed as having Alzheimer’s disease, </w:t>
      </w:r>
      <w:r w:rsidR="00FC4627">
        <w:rPr>
          <w:rFonts w:asciiTheme="minorHAnsi" w:hAnsiTheme="minorHAnsi" w:cstheme="minorHAnsi"/>
          <w:color w:val="000000"/>
          <w:sz w:val="22"/>
          <w:szCs w:val="22"/>
          <w:lang w:val="en-GB"/>
        </w:rPr>
        <w:t xml:space="preserve">moreover </w:t>
      </w:r>
      <w:r w:rsidR="00A615D6" w:rsidRPr="00D84A0E">
        <w:rPr>
          <w:rFonts w:asciiTheme="minorHAnsi" w:hAnsiTheme="minorHAnsi" w:cstheme="minorHAnsi"/>
          <w:color w:val="000000"/>
          <w:sz w:val="22"/>
          <w:szCs w:val="22"/>
          <w:lang w:val="en-GB"/>
        </w:rPr>
        <w:t xml:space="preserve">co-morbidies and hippocampal sclerosis </w:t>
      </w:r>
      <w:r w:rsidR="00FC4627">
        <w:rPr>
          <w:rFonts w:asciiTheme="minorHAnsi" w:hAnsiTheme="minorHAnsi" w:cstheme="minorHAnsi"/>
          <w:color w:val="000000"/>
          <w:sz w:val="22"/>
          <w:szCs w:val="22"/>
          <w:lang w:val="en-GB"/>
        </w:rPr>
        <w:t xml:space="preserve">makes it difficult to judge and diagnose </w:t>
      </w:r>
      <w:r w:rsidR="00A615D6" w:rsidRPr="00D84A0E">
        <w:rPr>
          <w:rFonts w:asciiTheme="minorHAnsi" w:hAnsiTheme="minorHAnsi" w:cstheme="minorHAnsi"/>
          <w:color w:val="000000"/>
          <w:sz w:val="22"/>
          <w:szCs w:val="22"/>
          <w:lang w:val="en-GB"/>
        </w:rPr>
        <w:fldChar w:fldCharType="begin"/>
      </w:r>
      <w:r w:rsidR="00A615D6"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615D6" w:rsidRPr="00D84A0E">
        <w:rPr>
          <w:rFonts w:asciiTheme="minorHAnsi" w:hAnsiTheme="minorHAnsi" w:cstheme="minorHAnsi"/>
          <w:color w:val="000000"/>
          <w:sz w:val="22"/>
          <w:szCs w:val="22"/>
          <w:lang w:val="en-GB"/>
        </w:rPr>
        <w:fldChar w:fldCharType="separate"/>
      </w:r>
      <w:r w:rsidR="00A615D6" w:rsidRPr="00D84A0E">
        <w:rPr>
          <w:rFonts w:asciiTheme="minorHAnsi" w:hAnsiTheme="minorHAnsi" w:cstheme="minorHAnsi"/>
          <w:color w:val="000000"/>
          <w:sz w:val="22"/>
          <w:szCs w:val="22"/>
          <w:lang w:val="en-GB"/>
        </w:rPr>
        <w:t>(Salloway et al., 2014)</w:t>
      </w:r>
      <w:r w:rsidR="00A615D6" w:rsidRPr="00D84A0E">
        <w:rPr>
          <w:rFonts w:asciiTheme="minorHAnsi" w:hAnsiTheme="minorHAnsi" w:cstheme="minorHAnsi"/>
          <w:color w:val="000000"/>
          <w:sz w:val="22"/>
          <w:szCs w:val="22"/>
          <w:lang w:val="en-GB"/>
        </w:rPr>
        <w:fldChar w:fldCharType="end"/>
      </w:r>
      <w:r w:rsidR="00A615D6"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 xml:space="preserve">Hippocampal volume is measured by the neuronal counts, in early, mild stages of AD Hippocampal volume is already decreased 15-30% whereas, in a converting type of Mild Cognitive Impairment which turns into </w:t>
      </w:r>
      <w:r w:rsidR="00FC4627">
        <w:rPr>
          <w:rFonts w:asciiTheme="minorHAnsi" w:hAnsiTheme="minorHAnsi" w:cstheme="minorHAnsi"/>
          <w:color w:val="000000"/>
          <w:sz w:val="22"/>
          <w:szCs w:val="22"/>
          <w:lang w:val="en-GB"/>
        </w:rPr>
        <w:t>AD</w:t>
      </w:r>
      <w:r w:rsidR="00F10712" w:rsidRPr="00D84A0E">
        <w:rPr>
          <w:rFonts w:asciiTheme="minorHAnsi" w:hAnsiTheme="minorHAnsi" w:cstheme="minorHAnsi"/>
          <w:color w:val="000000"/>
          <w:sz w:val="22"/>
          <w:szCs w:val="22"/>
          <w:lang w:val="en-GB"/>
        </w:rPr>
        <w:t xml:space="preserv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 xml:space="preserve">Aβ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14:paraId="72A65790"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27A16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50C357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D84A0E" w:rsidRDefault="0097335A" w:rsidP="002865EF">
      <w:pPr>
        <w:keepNext/>
        <w:spacing w:line="360" w:lineRule="auto"/>
        <w:jc w:val="center"/>
        <w:rPr>
          <w:lang w:val="en-GB"/>
        </w:rPr>
      </w:pPr>
      <w:r w:rsidRPr="00D84A0E">
        <w:rPr>
          <w:rFonts w:asciiTheme="minorHAnsi" w:hAnsiTheme="minorHAnsi" w:cstheme="minorHAnsi"/>
          <w:color w:val="000000"/>
          <w:sz w:val="22"/>
          <w:szCs w:val="22"/>
          <w:lang w:val="en-GB"/>
        </w:rPr>
        <w:lastRenderedPageBreak/>
        <w:drawing>
          <wp:inline distT="0" distB="0" distL="0" distR="0" wp14:anchorId="773BC507" wp14:editId="4B0297C0">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14:paraId="08CC8FA0" w14:textId="77777777"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6" w:name="_Ref52117550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00F0107D">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6"/>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p>
    <w:p w14:paraId="2AAEA134" w14:textId="77777777"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r w:rsidR="00026E84" w:rsidRPr="00D84A0E">
        <w:rPr>
          <w:rFonts w:asciiTheme="minorHAnsi" w:hAnsiTheme="minorHAnsi" w:cstheme="minorHAnsi"/>
          <w:sz w:val="22"/>
          <w:szCs w:val="22"/>
          <w:lang w:val="en-GB"/>
        </w:rPr>
        <w:t xml:space="preserve">Funtional/metabolic markers (red), Entorhinal cortex atrophy (light blue), Hippocampal atrophy (purple), Temporal neocortex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ar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14:paraId="086B0496" w14:textId="77777777" w:rsidR="00AE264E" w:rsidRPr="00D84A0E" w:rsidRDefault="00AE264E" w:rsidP="0064593A">
      <w:pPr>
        <w:spacing w:line="360" w:lineRule="auto"/>
        <w:jc w:val="both"/>
        <w:rPr>
          <w:rFonts w:cstheme="minorHAnsi"/>
          <w:color w:val="000000"/>
          <w:lang w:val="en-GB"/>
        </w:rPr>
      </w:pPr>
    </w:p>
    <w:p w14:paraId="0C9BA6EB" w14:textId="77777777" w:rsidR="0064593A" w:rsidRPr="00D84A0E" w:rsidRDefault="0064593A" w:rsidP="0064593A">
      <w:pPr>
        <w:spacing w:line="360" w:lineRule="auto"/>
        <w:rPr>
          <w:rFonts w:asciiTheme="minorHAnsi" w:hAnsiTheme="minorHAnsi" w:cstheme="minorHAnsi"/>
          <w:sz w:val="22"/>
          <w:szCs w:val="22"/>
          <w:lang w:val="en-GB"/>
        </w:rPr>
      </w:pPr>
    </w:p>
    <w:p w14:paraId="4A5F303B" w14:textId="77777777" w:rsidR="000233D9" w:rsidRPr="00D84A0E" w:rsidRDefault="000233D9" w:rsidP="000233D9">
      <w:pPr>
        <w:rPr>
          <w:lang w:val="en-GB"/>
        </w:rPr>
      </w:pPr>
    </w:p>
    <w:p w14:paraId="40CA1D60" w14:textId="77777777" w:rsidR="000233D9" w:rsidRPr="00D84A0E" w:rsidRDefault="000233D9" w:rsidP="000233D9">
      <w:pPr>
        <w:rPr>
          <w:lang w:val="en-GB"/>
        </w:rPr>
      </w:pPr>
    </w:p>
    <w:p w14:paraId="24D5D2D4" w14:textId="77777777" w:rsidR="000233D9" w:rsidRPr="00D84A0E" w:rsidRDefault="000233D9" w:rsidP="000233D9">
      <w:pPr>
        <w:pStyle w:val="Heading2"/>
        <w:numPr>
          <w:ilvl w:val="0"/>
          <w:numId w:val="1"/>
        </w:numPr>
        <w:rPr>
          <w:lang w:val="en-GB"/>
        </w:rPr>
      </w:pPr>
      <w:bookmarkStart w:id="7" w:name="_Toc521186376"/>
      <w:r w:rsidRPr="00D84A0E">
        <w:rPr>
          <w:lang w:val="en-GB"/>
        </w:rPr>
        <w:t>Image processing on Diagnosis</w:t>
      </w:r>
      <w:bookmarkEnd w:id="7"/>
    </w:p>
    <w:p w14:paraId="3A05D885" w14:textId="77777777" w:rsidR="000233D9" w:rsidRPr="00D84A0E" w:rsidRDefault="000233D9" w:rsidP="000233D9">
      <w:pPr>
        <w:rPr>
          <w:lang w:val="en-GB"/>
        </w:rPr>
      </w:pPr>
    </w:p>
    <w:p w14:paraId="0D50476D" w14:textId="77777777" w:rsidR="000233D9" w:rsidRPr="00D84A0E" w:rsidRDefault="000233D9" w:rsidP="000233D9">
      <w:pPr>
        <w:rPr>
          <w:lang w:val="en-GB"/>
        </w:rPr>
      </w:pPr>
    </w:p>
    <w:p w14:paraId="5BD0E3A8" w14:textId="77777777" w:rsidR="000233D9" w:rsidRPr="00D84A0E" w:rsidRDefault="000233D9" w:rsidP="000233D9">
      <w:pPr>
        <w:pStyle w:val="Heading1"/>
        <w:rPr>
          <w:lang w:val="en-GB"/>
        </w:rPr>
      </w:pPr>
      <w:bookmarkStart w:id="8" w:name="_Toc521186377"/>
      <w:r w:rsidRPr="00D84A0E">
        <w:rPr>
          <w:lang w:val="en-GB"/>
        </w:rPr>
        <w:t>Objective</w:t>
      </w:r>
      <w:bookmarkEnd w:id="8"/>
    </w:p>
    <w:p w14:paraId="77BA93AC" w14:textId="77777777" w:rsidR="00032109" w:rsidRPr="00D84A0E" w:rsidRDefault="00032109" w:rsidP="00032109">
      <w:pPr>
        <w:rPr>
          <w:lang w:val="en-GB"/>
        </w:rPr>
      </w:pPr>
    </w:p>
    <w:p w14:paraId="4BC0200D" w14:textId="77777777" w:rsidR="00032109" w:rsidRPr="00D84A0E" w:rsidRDefault="00032109" w:rsidP="00032109">
      <w:pPr>
        <w:pStyle w:val="Heading1"/>
        <w:rPr>
          <w:lang w:val="en-GB"/>
        </w:rPr>
      </w:pPr>
      <w:bookmarkStart w:id="9" w:name="_Toc521186378"/>
      <w:r w:rsidRPr="00D84A0E">
        <w:rPr>
          <w:lang w:val="en-GB"/>
        </w:rPr>
        <w:t>Methods</w:t>
      </w:r>
      <w:bookmarkEnd w:id="9"/>
    </w:p>
    <w:p w14:paraId="249A6239" w14:textId="77777777" w:rsidR="00032109" w:rsidRPr="00D84A0E" w:rsidRDefault="00032109" w:rsidP="00032109">
      <w:pPr>
        <w:rPr>
          <w:lang w:val="en-GB"/>
        </w:rPr>
      </w:pPr>
    </w:p>
    <w:p w14:paraId="51B6F3D5" w14:textId="77777777" w:rsidR="00032109" w:rsidRPr="00D84A0E" w:rsidRDefault="00032109" w:rsidP="00032109">
      <w:pPr>
        <w:pStyle w:val="Heading2"/>
        <w:numPr>
          <w:ilvl w:val="0"/>
          <w:numId w:val="2"/>
        </w:numPr>
        <w:rPr>
          <w:lang w:val="en-GB"/>
        </w:rPr>
      </w:pPr>
      <w:bookmarkStart w:id="10" w:name="_Toc521186379"/>
      <w:r w:rsidRPr="00D84A0E">
        <w:rPr>
          <w:lang w:val="en-GB"/>
        </w:rPr>
        <w:lastRenderedPageBreak/>
        <w:t>Data Handling</w:t>
      </w:r>
      <w:bookmarkEnd w:id="10"/>
    </w:p>
    <w:p w14:paraId="72B50506" w14:textId="77777777" w:rsidR="00032109" w:rsidRDefault="00032109" w:rsidP="00032109">
      <w:pPr>
        <w:rPr>
          <w:lang w:val="en-GB"/>
        </w:rPr>
      </w:pPr>
    </w:p>
    <w:p w14:paraId="258E9E6F" w14:textId="77777777" w:rsidR="00FC4627" w:rsidRPr="009865B8" w:rsidRDefault="006C767C" w:rsidP="009865B8">
      <w:pPr>
        <w:spacing w:line="360" w:lineRule="auto"/>
        <w:rPr>
          <w:rFonts w:asciiTheme="minorHAnsi" w:hAnsiTheme="minorHAnsi" w:cstheme="minorHAnsi"/>
          <w:sz w:val="22"/>
          <w:szCs w:val="22"/>
          <w:lang w:val="en-GB"/>
        </w:rPr>
      </w:pPr>
      <w:r w:rsidRPr="009865B8">
        <w:rPr>
          <w:rFonts w:asciiTheme="minorHAnsi" w:hAnsiTheme="minorHAnsi" w:cstheme="minorHAnsi"/>
          <w:sz w:val="22"/>
          <w:szCs w:val="22"/>
          <w:lang w:val="en-GB"/>
        </w:rPr>
        <w:t xml:space="preserve">Data was consist of </w:t>
      </w:r>
      <w:r w:rsidR="00746439">
        <w:rPr>
          <w:rFonts w:asciiTheme="minorHAnsi" w:hAnsiTheme="minorHAnsi" w:cstheme="minorHAnsi"/>
          <w:sz w:val="22"/>
          <w:szCs w:val="22"/>
          <w:lang w:val="en-GB"/>
        </w:rPr>
        <w:t>T1-weighted MR</w:t>
      </w:r>
      <w:r w:rsidRPr="009865B8">
        <w:rPr>
          <w:rFonts w:asciiTheme="minorHAnsi" w:hAnsiTheme="minorHAnsi" w:cstheme="minorHAnsi"/>
          <w:sz w:val="22"/>
          <w:szCs w:val="22"/>
          <w:lang w:val="en-GB"/>
        </w:rPr>
        <w:t xml:space="preserve"> images which was in nii format, gathered from ADNI. ADNI is the short form of the Alzheimer’s Disease Neuroimaging Initiative, was established in 2004, and their goal to conduct better solutions on Alzheimer’s disease by investigating and confirming the biomarkers for clinical purposes </w:t>
      </w:r>
      <w:r w:rsidRPr="009865B8">
        <w:rPr>
          <w:rFonts w:asciiTheme="minorHAnsi" w:hAnsiTheme="minorHAnsi" w:cstheme="minorHAnsi"/>
          <w:sz w:val="22"/>
          <w:szCs w:val="22"/>
          <w:lang w:val="en-GB"/>
        </w:rPr>
        <w:fldChar w:fldCharType="begin">
          <w:fldData xml:space="preserve">PEVuZE5vdGU+PENpdGU+PEF1dGhvcj5XZWluZXI8L0F1dGhvcj48WWVhcj4yMDE1PC9ZZWFyPjxS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</w:fldData>
        </w:fldChar>
      </w:r>
      <w:r w:rsidRPr="009865B8">
        <w:rPr>
          <w:rFonts w:asciiTheme="minorHAnsi" w:hAnsiTheme="minorHAnsi" w:cstheme="minorHAnsi"/>
          <w:sz w:val="22"/>
          <w:szCs w:val="22"/>
          <w:lang w:val="en-GB"/>
        </w:rPr>
        <w:instrText xml:space="preserve"> ADDIN EN.CITE </w:instrText>
      </w:r>
      <w:r w:rsidRPr="009865B8">
        <w:rPr>
          <w:rFonts w:asciiTheme="minorHAnsi" w:hAnsiTheme="minorHAnsi" w:cstheme="minorHAnsi"/>
          <w:sz w:val="22"/>
          <w:szCs w:val="22"/>
          <w:lang w:val="en-GB"/>
        </w:rPr>
        <w:fldChar w:fldCharType="begin">
          <w:fldData xml:space="preserve">PEVuZE5vdGU+PENpdGU+PEF1dGhvcj5XZWluZXI8L0F1dGhvcj48WWVhcj4yMDE1PC9ZZWFyPjxS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</w:fldData>
        </w:fldChar>
      </w:r>
      <w:r w:rsidRPr="009865B8">
        <w:rPr>
          <w:rFonts w:asciiTheme="minorHAnsi" w:hAnsiTheme="minorHAnsi" w:cstheme="minorHAnsi"/>
          <w:sz w:val="22"/>
          <w:szCs w:val="22"/>
          <w:lang w:val="en-GB"/>
        </w:rPr>
        <w:instrText xml:space="preserve"> ADDIN EN.CITE.DATA </w:instrText>
      </w:r>
      <w:r w:rsidRPr="009865B8">
        <w:rPr>
          <w:rFonts w:asciiTheme="minorHAnsi" w:hAnsiTheme="minorHAnsi" w:cstheme="minorHAnsi"/>
          <w:sz w:val="22"/>
          <w:szCs w:val="22"/>
          <w:lang w:val="en-GB"/>
        </w:rPr>
      </w:r>
      <w:r w:rsidRPr="009865B8">
        <w:rPr>
          <w:rFonts w:asciiTheme="minorHAnsi" w:hAnsiTheme="minorHAnsi" w:cstheme="minorHAnsi"/>
          <w:sz w:val="22"/>
          <w:szCs w:val="22"/>
          <w:lang w:val="en-GB"/>
        </w:rPr>
        <w:fldChar w:fldCharType="end"/>
      </w:r>
      <w:r w:rsidRPr="009865B8">
        <w:rPr>
          <w:rFonts w:asciiTheme="minorHAnsi" w:hAnsiTheme="minorHAnsi" w:cstheme="minorHAnsi"/>
          <w:sz w:val="22"/>
          <w:szCs w:val="22"/>
          <w:lang w:val="en-GB"/>
        </w:rPr>
        <w:fldChar w:fldCharType="separate"/>
      </w:r>
      <w:r w:rsidRPr="009865B8">
        <w:rPr>
          <w:rFonts w:asciiTheme="minorHAnsi" w:hAnsiTheme="minorHAnsi" w:cstheme="minorHAnsi"/>
          <w:noProof/>
          <w:sz w:val="22"/>
          <w:szCs w:val="22"/>
          <w:lang w:val="en-GB"/>
        </w:rPr>
        <w:t>(Weiner et al., 2015)</w:t>
      </w:r>
      <w:r w:rsidRPr="009865B8">
        <w:rPr>
          <w:rFonts w:asciiTheme="minorHAnsi" w:hAnsiTheme="minorHAnsi" w:cstheme="minorHAnsi"/>
          <w:sz w:val="22"/>
          <w:szCs w:val="22"/>
          <w:lang w:val="en-GB"/>
        </w:rPr>
        <w:fldChar w:fldCharType="end"/>
      </w:r>
      <w:r w:rsidRPr="009865B8">
        <w:rPr>
          <w:rFonts w:asciiTheme="minorHAnsi" w:hAnsiTheme="minorHAnsi" w:cstheme="minorHAnsi"/>
          <w:sz w:val="22"/>
          <w:szCs w:val="22"/>
          <w:lang w:val="en-GB"/>
        </w:rPr>
        <w:t>.</w:t>
      </w:r>
      <w:r w:rsidR="002E6BEE" w:rsidRPr="009865B8">
        <w:rPr>
          <w:rFonts w:asciiTheme="minorHAnsi" w:hAnsiTheme="minorHAnsi" w:cstheme="minorHAnsi"/>
          <w:sz w:val="22"/>
          <w:szCs w:val="22"/>
          <w:lang w:val="en-GB"/>
        </w:rPr>
        <w:t xml:space="preserve"> In dataset there were 479 patients and in total 1314 MRI images. </w:t>
      </w:r>
      <w:r w:rsidR="00D27A4D" w:rsidRPr="009865B8">
        <w:rPr>
          <w:rFonts w:asciiTheme="minorHAnsi" w:hAnsiTheme="minorHAnsi" w:cstheme="minorHAnsi"/>
          <w:sz w:val="22"/>
          <w:szCs w:val="22"/>
          <w:lang w:val="en-GB"/>
        </w:rPr>
        <w:t xml:space="preserve">There were 415 healthy person images, 657 images of who are suffering from mild cognitive impairment and 242 images of people who are diagnosed as Alzheimer’s </w:t>
      </w:r>
      <w:commentRangeStart w:id="11"/>
      <w:r w:rsidR="00D27A4D" w:rsidRPr="009865B8">
        <w:rPr>
          <w:rFonts w:asciiTheme="minorHAnsi" w:hAnsiTheme="minorHAnsi" w:cstheme="minorHAnsi"/>
          <w:sz w:val="22"/>
          <w:szCs w:val="22"/>
          <w:lang w:val="en-GB"/>
        </w:rPr>
        <w:t>disease</w:t>
      </w:r>
      <w:commentRangeEnd w:id="11"/>
      <w:r w:rsidR="00D27A4D" w:rsidRPr="009865B8">
        <w:rPr>
          <w:rStyle w:val="CommentReference"/>
          <w:rFonts w:asciiTheme="minorHAnsi" w:hAnsiTheme="minorHAnsi" w:cstheme="minorHAnsi"/>
          <w:sz w:val="22"/>
          <w:szCs w:val="22"/>
        </w:rPr>
        <w:commentReference w:id="11"/>
      </w:r>
      <w:r w:rsidR="00D27A4D" w:rsidRPr="009865B8">
        <w:rPr>
          <w:rFonts w:asciiTheme="minorHAnsi" w:hAnsiTheme="minorHAnsi" w:cstheme="minorHAnsi"/>
          <w:sz w:val="22"/>
          <w:szCs w:val="22"/>
          <w:lang w:val="en-GB"/>
        </w:rPr>
        <w:t>.</w:t>
      </w:r>
    </w:p>
    <w:p w14:paraId="6B60C77D" w14:textId="77777777" w:rsidR="00FC4627" w:rsidRPr="00D84A0E" w:rsidRDefault="00FC4627" w:rsidP="00032109">
      <w:pPr>
        <w:rPr>
          <w:lang w:val="en-GB"/>
        </w:rPr>
      </w:pPr>
    </w:p>
    <w:p w14:paraId="7AD1E4F7" w14:textId="77777777" w:rsidR="00032109" w:rsidRPr="00D84A0E" w:rsidRDefault="00032109" w:rsidP="00032109">
      <w:pPr>
        <w:pStyle w:val="Heading3"/>
        <w:numPr>
          <w:ilvl w:val="1"/>
          <w:numId w:val="2"/>
        </w:numPr>
        <w:rPr>
          <w:lang w:val="en-GB"/>
        </w:rPr>
      </w:pPr>
      <w:bookmarkStart w:id="12" w:name="_Toc521186380"/>
      <w:r w:rsidRPr="00D84A0E">
        <w:rPr>
          <w:lang w:val="en-GB"/>
        </w:rPr>
        <w:t>Use of Big Data Techniques</w:t>
      </w:r>
      <w:bookmarkEnd w:id="12"/>
    </w:p>
    <w:p w14:paraId="6149E0EC" w14:textId="77777777" w:rsidR="00F13F9E" w:rsidRPr="00D84A0E" w:rsidRDefault="00F13F9E" w:rsidP="00F13F9E">
      <w:pPr>
        <w:rPr>
          <w:lang w:val="en-GB"/>
        </w:rPr>
      </w:pPr>
    </w:p>
    <w:p w14:paraId="6A46AE0D" w14:textId="77777777" w:rsidR="00032109" w:rsidRPr="00D84A0E" w:rsidRDefault="00F13F9E" w:rsidP="00F13F9E">
      <w:pPr>
        <w:pStyle w:val="Heading2"/>
        <w:numPr>
          <w:ilvl w:val="0"/>
          <w:numId w:val="2"/>
        </w:numPr>
        <w:rPr>
          <w:lang w:val="en-GB"/>
        </w:rPr>
      </w:pPr>
      <w:bookmarkStart w:id="13" w:name="_Toc521186381"/>
      <w:r w:rsidRPr="00D84A0E">
        <w:rPr>
          <w:lang w:val="en-GB"/>
        </w:rPr>
        <w:t>Image Processing</w:t>
      </w:r>
      <w:bookmarkEnd w:id="13"/>
    </w:p>
    <w:p w14:paraId="34900D47" w14:textId="77777777" w:rsidR="00F13F9E" w:rsidRDefault="00F13F9E" w:rsidP="00F13F9E">
      <w:pPr>
        <w:rPr>
          <w:lang w:val="en-GB"/>
        </w:rPr>
      </w:pPr>
    </w:p>
    <w:p w14:paraId="155A2D7E" w14:textId="77777777" w:rsidR="000E5BD3" w:rsidRPr="003749D5" w:rsidRDefault="000E5BD3" w:rsidP="003749D5">
      <w:pPr>
        <w:spacing w:line="360" w:lineRule="auto"/>
        <w:rPr>
          <w:rFonts w:asciiTheme="minorHAnsi" w:hAnsiTheme="minorHAnsi" w:cstheme="minorHAnsi"/>
          <w:sz w:val="22"/>
          <w:szCs w:val="22"/>
          <w:lang w:val="en-GB"/>
        </w:rPr>
      </w:pPr>
      <w:r w:rsidRPr="003749D5">
        <w:rPr>
          <w:rFonts w:asciiTheme="minorHAnsi" w:hAnsiTheme="minorHAnsi" w:cstheme="minorHAnsi"/>
          <w:sz w:val="22"/>
          <w:szCs w:val="22"/>
          <w:lang w:val="en-GB"/>
        </w:rPr>
        <w:t>In this part, effectiveness of Spherical Brain Mapping on texture measures on prediction of MCI patients’ conversion rate to AD</w:t>
      </w:r>
      <w:r w:rsidR="002678FD" w:rsidRPr="003749D5">
        <w:rPr>
          <w:rFonts w:asciiTheme="minorHAnsi" w:hAnsiTheme="minorHAnsi" w:cstheme="minorHAnsi"/>
          <w:sz w:val="22"/>
          <w:szCs w:val="22"/>
          <w:lang w:val="en-GB"/>
        </w:rPr>
        <w:t xml:space="preserve"> </w:t>
      </w:r>
      <w:r w:rsidR="002678FD" w:rsidRPr="003749D5">
        <w:rPr>
          <w:rFonts w:asciiTheme="minorHAnsi" w:hAnsiTheme="minorHAnsi" w:cstheme="minorHAnsi"/>
          <w:sz w:val="22"/>
          <w:szCs w:val="22"/>
          <w:lang w:val="en-GB"/>
        </w:rPr>
        <w:fldChar w:fldCharType="begin"/>
      </w:r>
      <w:r w:rsidR="002678FD"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2678FD" w:rsidRPr="003749D5">
        <w:rPr>
          <w:rFonts w:asciiTheme="minorHAnsi" w:hAnsiTheme="minorHAnsi" w:cstheme="minorHAnsi"/>
          <w:sz w:val="22"/>
          <w:szCs w:val="22"/>
          <w:lang w:val="en-GB"/>
        </w:rPr>
        <w:fldChar w:fldCharType="separate"/>
      </w:r>
      <w:r w:rsidR="002678FD" w:rsidRPr="003749D5">
        <w:rPr>
          <w:rFonts w:asciiTheme="minorHAnsi" w:hAnsiTheme="minorHAnsi" w:cstheme="minorHAnsi"/>
          <w:noProof/>
          <w:sz w:val="22"/>
          <w:szCs w:val="22"/>
          <w:lang w:val="en-GB"/>
        </w:rPr>
        <w:t>(Martinez-Murcia et al., 2016)</w:t>
      </w:r>
      <w:r w:rsidR="002678FD"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746439" w:rsidRPr="003749D5">
        <w:rPr>
          <w:rFonts w:asciiTheme="minorHAnsi" w:hAnsiTheme="minorHAnsi" w:cstheme="minorHAnsi"/>
          <w:sz w:val="22"/>
          <w:szCs w:val="22"/>
          <w:lang w:val="en-GB"/>
        </w:rPr>
        <w:t xml:space="preserve">Since MR images are used frequently on diagnosis of AD by inspecting the decrease of the grey matter and white matter, yet decay is mainly been seen in the grey matter tissue </w:t>
      </w:r>
      <w:r w:rsidR="00746439"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00746439" w:rsidRPr="003749D5">
        <w:rPr>
          <w:rFonts w:asciiTheme="minorHAnsi" w:hAnsiTheme="minorHAnsi" w:cstheme="minorHAnsi"/>
          <w:sz w:val="22"/>
          <w:szCs w:val="22"/>
          <w:lang w:val="en-GB"/>
        </w:rPr>
        <w:instrText xml:space="preserve"> ADDIN EN.CITE </w:instrText>
      </w:r>
      <w:r w:rsidR="00746439"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00746439" w:rsidRPr="003749D5">
        <w:rPr>
          <w:rFonts w:asciiTheme="minorHAnsi" w:hAnsiTheme="minorHAnsi" w:cstheme="minorHAnsi"/>
          <w:sz w:val="22"/>
          <w:szCs w:val="22"/>
          <w:lang w:val="en-GB"/>
        </w:rPr>
        <w:instrText xml:space="preserve"> ADDIN EN.CITE.DATA </w:instrText>
      </w:r>
      <w:r w:rsidR="00746439" w:rsidRPr="003749D5">
        <w:rPr>
          <w:rFonts w:asciiTheme="minorHAnsi" w:hAnsiTheme="minorHAnsi" w:cstheme="minorHAnsi"/>
          <w:sz w:val="22"/>
          <w:szCs w:val="22"/>
          <w:lang w:val="en-GB"/>
        </w:rPr>
      </w:r>
      <w:r w:rsidR="00746439" w:rsidRPr="003749D5">
        <w:rPr>
          <w:rFonts w:asciiTheme="minorHAnsi" w:hAnsiTheme="minorHAnsi" w:cstheme="minorHAnsi"/>
          <w:sz w:val="22"/>
          <w:szCs w:val="22"/>
          <w:lang w:val="en-GB"/>
        </w:rPr>
        <w:fldChar w:fldCharType="end"/>
      </w:r>
      <w:r w:rsidR="00746439" w:rsidRPr="003749D5">
        <w:rPr>
          <w:rFonts w:asciiTheme="minorHAnsi" w:hAnsiTheme="minorHAnsi" w:cstheme="minorHAnsi"/>
          <w:sz w:val="22"/>
          <w:szCs w:val="22"/>
          <w:lang w:val="en-GB"/>
        </w:rPr>
        <w:fldChar w:fldCharType="separate"/>
      </w:r>
      <w:r w:rsidR="00746439" w:rsidRPr="003749D5">
        <w:rPr>
          <w:rFonts w:asciiTheme="minorHAnsi" w:hAnsiTheme="minorHAnsi" w:cstheme="minorHAnsi"/>
          <w:noProof/>
          <w:sz w:val="22"/>
          <w:szCs w:val="22"/>
          <w:lang w:val="en-GB"/>
        </w:rPr>
        <w:t>(Baron et al., 2001, Misra et al., 2009)</w:t>
      </w:r>
      <w:r w:rsidR="00746439" w:rsidRPr="003749D5">
        <w:rPr>
          <w:rFonts w:asciiTheme="minorHAnsi" w:hAnsiTheme="minorHAnsi" w:cstheme="minorHAnsi"/>
          <w:sz w:val="22"/>
          <w:szCs w:val="22"/>
          <w:lang w:val="en-GB"/>
        </w:rPr>
        <w:fldChar w:fldCharType="end"/>
      </w:r>
      <w:r w:rsidR="00746439" w:rsidRPr="003749D5">
        <w:rPr>
          <w:rFonts w:asciiTheme="minorHAnsi" w:hAnsiTheme="minorHAnsi" w:cstheme="minorHAnsi"/>
          <w:sz w:val="22"/>
          <w:szCs w:val="22"/>
          <w:lang w:val="en-GB"/>
        </w:rPr>
        <w:t>.</w:t>
      </w:r>
    </w:p>
    <w:p w14:paraId="3F90064D" w14:textId="77777777" w:rsidR="000E5BD3" w:rsidRPr="00D84A0E" w:rsidRDefault="000E5BD3" w:rsidP="00F13F9E">
      <w:pPr>
        <w:rPr>
          <w:lang w:val="en-GB"/>
        </w:rPr>
      </w:pPr>
    </w:p>
    <w:p w14:paraId="134E9569" w14:textId="77777777" w:rsidR="00F13F9E" w:rsidRPr="00D84A0E" w:rsidRDefault="00E37B33" w:rsidP="00F13F9E">
      <w:pPr>
        <w:pStyle w:val="Heading3"/>
        <w:numPr>
          <w:ilvl w:val="1"/>
          <w:numId w:val="2"/>
        </w:numPr>
        <w:rPr>
          <w:lang w:val="en-GB"/>
        </w:rPr>
      </w:pPr>
      <w:r>
        <w:rPr>
          <w:lang w:val="en-GB"/>
        </w:rPr>
        <w:t>Spherical Brain Mapping</w:t>
      </w:r>
    </w:p>
    <w:p w14:paraId="48C6A407" w14:textId="77777777" w:rsidR="00F13F9E" w:rsidRDefault="00F13F9E" w:rsidP="00F13F9E">
      <w:pPr>
        <w:pStyle w:val="Heading3"/>
        <w:rPr>
          <w:rFonts w:ascii="Times New Roman" w:eastAsiaTheme="minorHAnsi" w:hAnsi="Times New Roman" w:cs="Times New Roman"/>
          <w:color w:val="auto"/>
          <w:lang w:val="en-GB"/>
        </w:rPr>
      </w:pPr>
    </w:p>
    <w:p w14:paraId="078F73F1" w14:textId="4568A802" w:rsidR="00E37B33" w:rsidRPr="003749D5" w:rsidRDefault="00E37B33" w:rsidP="003749D5">
      <w:pPr>
        <w:spacing w:line="360" w:lineRule="auto"/>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Spherical Brain Mapping (SBM) is a technique that focuses on the spherical coordinates of the brain and convert brain image from 3D to 2D map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F0107D" w:rsidRPr="003749D5">
        <w:rPr>
          <w:rFonts w:asciiTheme="minorHAnsi" w:hAnsiTheme="minorHAnsi" w:cstheme="minorHAnsi"/>
          <w:sz w:val="22"/>
          <w:szCs w:val="22"/>
          <w:lang w:val="en-GB"/>
        </w:rPr>
        <w:t>Central point of the MRI image set as a base point and a mapping vector (v) of length of N created and populated for each angles covering the brain (</w:t>
      </w:r>
      <w:r w:rsidR="00F0107D" w:rsidRPr="003749D5">
        <w:rPr>
          <w:rFonts w:asciiTheme="minorHAnsi" w:hAnsiTheme="minorHAnsi" w:cstheme="minorHAnsi"/>
          <w:sz w:val="22"/>
          <w:szCs w:val="22"/>
          <w:lang w:val="en-GB"/>
        </w:rPr>
        <w:fldChar w:fldCharType="begin"/>
      </w:r>
      <w:r w:rsidR="00F0107D" w:rsidRPr="003749D5">
        <w:rPr>
          <w:rFonts w:asciiTheme="minorHAnsi" w:hAnsiTheme="minorHAnsi" w:cstheme="minorHAnsi"/>
          <w:sz w:val="22"/>
          <w:szCs w:val="22"/>
          <w:lang w:val="en-GB"/>
        </w:rPr>
        <w:instrText xml:space="preserve"> REF _Ref521259794 \h </w:instrText>
      </w:r>
      <w:r w:rsidR="00F0107D" w:rsidRPr="003749D5">
        <w:rPr>
          <w:rFonts w:asciiTheme="minorHAnsi" w:hAnsiTheme="minorHAnsi" w:cstheme="minorHAnsi"/>
          <w:sz w:val="22"/>
          <w:szCs w:val="22"/>
          <w:lang w:val="en-GB"/>
        </w:rPr>
      </w:r>
      <w:r w:rsidR="003749D5" w:rsidRPr="003749D5">
        <w:rPr>
          <w:rFonts w:asciiTheme="minorHAnsi" w:hAnsiTheme="minorHAnsi" w:cstheme="minorHAnsi"/>
          <w:sz w:val="22"/>
          <w:szCs w:val="22"/>
          <w:lang w:val="en-GB"/>
        </w:rPr>
        <w:instrText xml:space="preserve"> \* MERGEFORMAT </w:instrText>
      </w:r>
      <w:r w:rsidR="00F0107D" w:rsidRPr="003749D5">
        <w:rPr>
          <w:rFonts w:asciiTheme="minorHAnsi" w:hAnsiTheme="minorHAnsi" w:cstheme="minorHAnsi"/>
          <w:sz w:val="22"/>
          <w:szCs w:val="22"/>
          <w:lang w:val="en-GB"/>
        </w:rPr>
        <w:fldChar w:fldCharType="separate"/>
      </w:r>
      <w:r w:rsidR="00F0107D" w:rsidRPr="003749D5">
        <w:rPr>
          <w:rFonts w:asciiTheme="minorHAnsi" w:hAnsiTheme="minorHAnsi" w:cstheme="minorHAnsi"/>
          <w:sz w:val="22"/>
          <w:szCs w:val="22"/>
        </w:rPr>
        <w:t xml:space="preserve">Figure </w:t>
      </w:r>
      <w:r w:rsidR="00F0107D" w:rsidRPr="003749D5">
        <w:rPr>
          <w:rFonts w:asciiTheme="minorHAnsi" w:hAnsiTheme="minorHAnsi" w:cstheme="minorHAnsi"/>
          <w:noProof/>
          <w:sz w:val="22"/>
          <w:szCs w:val="22"/>
        </w:rPr>
        <w:t>2</w:t>
      </w:r>
      <w:r w:rsidR="00F0107D" w:rsidRPr="003749D5">
        <w:rPr>
          <w:rFonts w:asciiTheme="minorHAnsi" w:hAnsiTheme="minorHAnsi" w:cstheme="minorHAnsi"/>
          <w:sz w:val="22"/>
          <w:szCs w:val="22"/>
          <w:lang w:val="en-GB"/>
        </w:rPr>
        <w:fldChar w:fldCharType="end"/>
      </w:r>
      <w:r w:rsidR="00F0107D" w:rsidRPr="003749D5">
        <w:rPr>
          <w:rFonts w:asciiTheme="minorHAnsi" w:hAnsiTheme="minorHAnsi" w:cstheme="minorHAnsi"/>
          <w:sz w:val="22"/>
          <w:szCs w:val="22"/>
          <w:lang w:val="en-GB"/>
        </w:rPr>
        <w:t xml:space="preserve">). </w:t>
      </w:r>
      <w:r w:rsidR="003749D5" w:rsidRPr="003749D5">
        <w:rPr>
          <w:rFonts w:asciiTheme="minorHAnsi" w:hAnsiTheme="minorHAnsi" w:cstheme="minorHAnsi"/>
          <w:sz w:val="22"/>
          <w:szCs w:val="22"/>
          <w:lang w:val="en-GB"/>
        </w:rPr>
        <w:t xml:space="preserve">After getting </w:t>
      </w:r>
      <w:r w:rsidR="003749D5" w:rsidRPr="003749D5">
        <w:rPr>
          <w:rFonts w:asciiTheme="minorHAnsi" w:hAnsiTheme="minorHAnsi" w:cstheme="minorHAnsi"/>
          <w:sz w:val="22"/>
          <w:szCs w:val="22"/>
        </w:rPr>
        <w:t>V</w:t>
      </w:r>
      <w:r w:rsidR="003749D5" w:rsidRPr="003749D5">
        <w:rPr>
          <w:rFonts w:asciiTheme="minorHAnsi" w:hAnsiTheme="minorHAnsi" w:cstheme="minorHAnsi"/>
          <w:sz w:val="22"/>
          <w:szCs w:val="22"/>
          <w:vertAlign w:val="subscript"/>
        </w:rPr>
        <w:t>θ,ϕ</w:t>
      </w:r>
      <w:r w:rsidR="003749D5" w:rsidRPr="003749D5">
        <w:rPr>
          <w:rFonts w:asciiTheme="minorHAnsi" w:hAnsiTheme="minorHAnsi" w:cstheme="minorHAnsi"/>
          <w:sz w:val="22"/>
          <w:szCs w:val="22"/>
        </w:rPr>
        <w:t xml:space="preserve"> populated with each voxel by the mapping vector v there can be some formulas applied to get certain values such as brain surface or thickness of the tissue.</w:t>
      </w:r>
    </w:p>
    <w:p w14:paraId="255F9E66" w14:textId="77777777" w:rsidR="00F0107D" w:rsidRDefault="00F0107D" w:rsidP="00E37B33">
      <w:pPr>
        <w:rPr>
          <w:lang w:val="en-GB"/>
        </w:rPr>
      </w:pPr>
    </w:p>
    <w:p w14:paraId="604C6B38" w14:textId="77777777" w:rsidR="00F0107D" w:rsidRDefault="00F0107D" w:rsidP="00F0107D">
      <w:pPr>
        <w:keepNext/>
      </w:pPr>
      <w:r>
        <w:rPr>
          <w:noProof/>
        </w:rPr>
        <w:lastRenderedPageBreak/>
        <w:drawing>
          <wp:inline distT="0" distB="0" distL="0" distR="0" wp14:anchorId="3751E200" wp14:editId="5B57F350">
            <wp:extent cx="2784852" cy="2143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3526" cy="2149800"/>
                    </a:xfrm>
                    <a:prstGeom prst="rect">
                      <a:avLst/>
                    </a:prstGeom>
                  </pic:spPr>
                </pic:pic>
              </a:graphicData>
            </a:graphic>
          </wp:inline>
        </w:drawing>
      </w:r>
    </w:p>
    <w:p w14:paraId="6EBA3E13" w14:textId="47528C81" w:rsidR="00F0107D" w:rsidRPr="003749D5" w:rsidRDefault="00F0107D" w:rsidP="003749D5">
      <w:pPr>
        <w:pStyle w:val="Caption"/>
        <w:spacing w:line="276" w:lineRule="auto"/>
        <w:rPr>
          <w:rFonts w:asciiTheme="minorHAnsi" w:hAnsiTheme="minorHAnsi" w:cstheme="minorHAnsi"/>
          <w:b/>
          <w:i w:val="0"/>
          <w:color w:val="auto"/>
          <w:sz w:val="22"/>
          <w:szCs w:val="22"/>
        </w:rPr>
      </w:pPr>
      <w:bookmarkStart w:id="14" w:name="_Ref521259794"/>
      <w:r w:rsidRPr="003749D5">
        <w:rPr>
          <w:rFonts w:asciiTheme="minorHAnsi" w:hAnsiTheme="minorHAnsi" w:cstheme="minorHAnsi"/>
          <w:b/>
          <w:i w:val="0"/>
          <w:color w:val="auto"/>
          <w:sz w:val="22"/>
          <w:szCs w:val="22"/>
        </w:rPr>
        <w:t xml:space="preserve">Figure </w:t>
      </w:r>
      <w:r w:rsidRPr="003749D5">
        <w:rPr>
          <w:rFonts w:asciiTheme="minorHAnsi" w:hAnsiTheme="minorHAnsi" w:cstheme="minorHAnsi"/>
          <w:b/>
          <w:i w:val="0"/>
          <w:color w:val="auto"/>
          <w:sz w:val="22"/>
          <w:szCs w:val="22"/>
        </w:rPr>
        <w:fldChar w:fldCharType="begin"/>
      </w:r>
      <w:r w:rsidRPr="003749D5">
        <w:rPr>
          <w:rFonts w:asciiTheme="minorHAnsi" w:hAnsiTheme="minorHAnsi" w:cstheme="minorHAnsi"/>
          <w:b/>
          <w:i w:val="0"/>
          <w:color w:val="auto"/>
          <w:sz w:val="22"/>
          <w:szCs w:val="22"/>
        </w:rPr>
        <w:instrText xml:space="preserve"> SEQ Figure \* ARABIC </w:instrText>
      </w:r>
      <w:r w:rsidRPr="003749D5">
        <w:rPr>
          <w:rFonts w:asciiTheme="minorHAnsi" w:hAnsiTheme="minorHAnsi" w:cstheme="minorHAnsi"/>
          <w:b/>
          <w:i w:val="0"/>
          <w:color w:val="auto"/>
          <w:sz w:val="22"/>
          <w:szCs w:val="22"/>
        </w:rPr>
        <w:fldChar w:fldCharType="separate"/>
      </w:r>
      <w:r w:rsidRPr="003749D5">
        <w:rPr>
          <w:rFonts w:asciiTheme="minorHAnsi" w:hAnsiTheme="minorHAnsi" w:cstheme="minorHAnsi"/>
          <w:b/>
          <w:i w:val="0"/>
          <w:noProof/>
          <w:color w:val="auto"/>
          <w:sz w:val="22"/>
          <w:szCs w:val="22"/>
        </w:rPr>
        <w:t>2</w:t>
      </w:r>
      <w:r w:rsidRPr="003749D5">
        <w:rPr>
          <w:rFonts w:asciiTheme="minorHAnsi" w:hAnsiTheme="minorHAnsi" w:cstheme="minorHAnsi"/>
          <w:b/>
          <w:i w:val="0"/>
          <w:color w:val="auto"/>
          <w:sz w:val="22"/>
          <w:szCs w:val="22"/>
        </w:rPr>
        <w:fldChar w:fldCharType="end"/>
      </w:r>
      <w:bookmarkEnd w:id="14"/>
      <w:r w:rsidR="003749D5" w:rsidRPr="003749D5">
        <w:rPr>
          <w:rFonts w:asciiTheme="minorHAnsi" w:hAnsiTheme="minorHAnsi" w:cstheme="minorHAnsi"/>
          <w:b/>
          <w:i w:val="0"/>
          <w:color w:val="auto"/>
          <w:sz w:val="22"/>
          <w:szCs w:val="22"/>
        </w:rPr>
        <w:t>: Computation of the mapping vector</w:t>
      </w:r>
    </w:p>
    <w:p w14:paraId="44E50AC7" w14:textId="72414344" w:rsidR="003749D5" w:rsidRDefault="003749D5" w:rsidP="003749D5">
      <w:pPr>
        <w:spacing w:line="276" w:lineRule="auto"/>
        <w:rPr>
          <w:rFonts w:asciiTheme="minorHAnsi" w:hAnsiTheme="minorHAnsi" w:cstheme="minorHAnsi"/>
          <w:sz w:val="22"/>
          <w:szCs w:val="22"/>
        </w:rPr>
      </w:pPr>
      <w:r w:rsidRPr="003749D5">
        <w:rPr>
          <w:rFonts w:asciiTheme="minorHAnsi" w:hAnsiTheme="minorHAnsi" w:cstheme="minorHAnsi"/>
          <w:sz w:val="22"/>
          <w:szCs w:val="22"/>
        </w:rPr>
        <w:t xml:space="preserve">Illustration of populating the mapping vector v, as the angles </w:t>
      </w:r>
      <w:r w:rsidRPr="003749D5">
        <w:rPr>
          <w:rFonts w:asciiTheme="minorHAnsi" w:hAnsiTheme="minorHAnsi" w:cstheme="minorHAnsi"/>
          <w:sz w:val="22"/>
          <w:szCs w:val="22"/>
        </w:rPr>
        <w:t>θ and ϕ</w:t>
      </w:r>
      <w:r w:rsidRPr="003749D5">
        <w:rPr>
          <w:rFonts w:asciiTheme="minorHAnsi" w:hAnsiTheme="minorHAnsi" w:cstheme="minorHAnsi"/>
          <w:sz w:val="22"/>
          <w:szCs w:val="22"/>
        </w:rPr>
        <w:t xml:space="preserve"> embraces the brain on every angle, with that there won’t be any missing point in the output of the model.</w:t>
      </w:r>
    </w:p>
    <w:p w14:paraId="54ECA521" w14:textId="77777777" w:rsidR="003749D5" w:rsidRDefault="003749D5" w:rsidP="003749D5">
      <w:pPr>
        <w:spacing w:line="276" w:lineRule="auto"/>
        <w:rPr>
          <w:rFonts w:asciiTheme="minorHAnsi" w:hAnsiTheme="minorHAnsi" w:cstheme="minorHAnsi"/>
          <w:sz w:val="22"/>
          <w:szCs w:val="22"/>
        </w:rPr>
      </w:pPr>
    </w:p>
    <w:p w14:paraId="59665811" w14:textId="77777777" w:rsidR="007B79E9" w:rsidRDefault="003749D5" w:rsidP="00C24DD4">
      <w:pPr>
        <w:pStyle w:val="ListParagraph"/>
        <w:numPr>
          <w:ilvl w:val="0"/>
          <w:numId w:val="9"/>
        </w:numPr>
        <w:spacing w:line="360" w:lineRule="auto"/>
        <w:rPr>
          <w:rFonts w:asciiTheme="minorHAnsi" w:hAnsiTheme="minorHAnsi" w:cstheme="minorHAnsi"/>
          <w:sz w:val="22"/>
          <w:szCs w:val="22"/>
        </w:rPr>
      </w:pPr>
      <w:r>
        <w:rPr>
          <w:rFonts w:asciiTheme="minorHAnsi" w:hAnsiTheme="minorHAnsi" w:cstheme="minorHAnsi"/>
          <w:sz w:val="22"/>
          <w:szCs w:val="22"/>
        </w:rPr>
        <w:t xml:space="preserve">First parameter </w:t>
      </w:r>
      <w:r w:rsidR="007B79E9">
        <w:rPr>
          <w:rFonts w:asciiTheme="minorHAnsi" w:hAnsiTheme="minorHAnsi" w:cstheme="minorHAnsi"/>
          <w:sz w:val="22"/>
          <w:szCs w:val="22"/>
        </w:rPr>
        <w:t xml:space="preserve">is the brain surface. Surface can be calculated as it is the sum of every last tissue voxel of each </w:t>
      </w:r>
      <w:r w:rsidR="007B79E9" w:rsidRPr="003749D5">
        <w:rPr>
          <w:rFonts w:asciiTheme="minorHAnsi" w:hAnsiTheme="minorHAnsi" w:cstheme="minorHAnsi"/>
          <w:sz w:val="22"/>
          <w:szCs w:val="22"/>
        </w:rPr>
        <w:t>V</w:t>
      </w:r>
      <w:r w:rsidR="007B79E9" w:rsidRPr="003749D5">
        <w:rPr>
          <w:rFonts w:asciiTheme="minorHAnsi" w:hAnsiTheme="minorHAnsi" w:cstheme="minorHAnsi"/>
          <w:sz w:val="22"/>
          <w:szCs w:val="22"/>
          <w:vertAlign w:val="subscript"/>
        </w:rPr>
        <w:t>θ,ϕ</w:t>
      </w:r>
      <w:r w:rsidR="007B79E9">
        <w:rPr>
          <w:rFonts w:asciiTheme="minorHAnsi" w:hAnsiTheme="minorHAnsi" w:cstheme="minorHAnsi"/>
          <w:sz w:val="22"/>
          <w:szCs w:val="22"/>
        </w:rPr>
        <w:t>. With this calculation tissue loss on the surface or worsening on structural model can be observed</w:t>
      </w:r>
    </w:p>
    <w:p w14:paraId="7801825F" w14:textId="77777777" w:rsidR="007B79E9" w:rsidRDefault="007B79E9" w:rsidP="007B79E9">
      <w:pPr>
        <w:spacing w:line="276" w:lineRule="auto"/>
        <w:rPr>
          <w:rFonts w:asciiTheme="minorHAnsi" w:hAnsiTheme="minorHAnsi" w:cstheme="minorHAnsi"/>
          <w:sz w:val="22"/>
          <w:szCs w:val="22"/>
        </w:rPr>
      </w:pPr>
    </w:p>
    <w:p w14:paraId="2BB8568C" w14:textId="2C57DF39" w:rsidR="007B79E9" w:rsidRPr="00C24DD4" w:rsidRDefault="007B79E9" w:rsidP="007B79E9">
      <w:pPr>
        <w:spacing w:line="276" w:lineRule="auto"/>
        <w:ind w:left="1440"/>
        <w:rPr>
          <w:rFonts w:asciiTheme="minorHAnsi" w:eastAsiaTheme="minorEastAsia"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surf</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m:t>
                  </m:r>
                  <m:r>
                    <m:rPr>
                      <m:sty m:val="p"/>
                    </m:rPr>
                    <w:rPr>
                      <w:rFonts w:ascii="Cambria Math" w:hAnsi="Cambria Math" w:cstheme="minorHAnsi"/>
                      <w:sz w:val="22"/>
                      <w:szCs w:val="22"/>
                    </w:rPr>
                    <m:t xml:space="preserve">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28F24526" w14:textId="77777777" w:rsidR="00C24DD4" w:rsidRPr="007B79E9" w:rsidRDefault="00C24DD4" w:rsidP="007B79E9">
      <w:pPr>
        <w:spacing w:line="276" w:lineRule="auto"/>
        <w:ind w:left="1440"/>
        <w:rPr>
          <w:rFonts w:asciiTheme="minorHAnsi" w:hAnsiTheme="minorHAnsi" w:cstheme="minorHAnsi"/>
          <w:sz w:val="22"/>
          <w:szCs w:val="22"/>
        </w:rPr>
      </w:pPr>
    </w:p>
    <w:p w14:paraId="1587BB1B" w14:textId="77777777" w:rsidR="003749D5" w:rsidRDefault="007B79E9" w:rsidP="00C24DD4">
      <w:pPr>
        <w:pStyle w:val="ListParagraph"/>
        <w:numPr>
          <w:ilvl w:val="0"/>
          <w:numId w:val="9"/>
        </w:numPr>
        <w:spacing w:line="360" w:lineRule="auto"/>
        <w:rPr>
          <w:rFonts w:asciiTheme="minorHAnsi" w:hAnsiTheme="minorHAnsi" w:cstheme="minorHAnsi"/>
          <w:sz w:val="22"/>
          <w:szCs w:val="22"/>
        </w:rPr>
      </w:pPr>
      <w:r>
        <w:rPr>
          <w:rFonts w:asciiTheme="minorHAnsi" w:hAnsiTheme="minorHAnsi" w:cstheme="minorHAnsi"/>
          <w:sz w:val="22"/>
          <w:szCs w:val="22"/>
        </w:rPr>
        <w:t>Other calculation used for finding the thickness of the tissue. This is calculated by differentiating the every last point of each vectors by the starting point of their first, long term short distance between the starting point and</w:t>
      </w:r>
      <w:bookmarkStart w:id="15" w:name="_GoBack"/>
      <w:bookmarkEnd w:id="15"/>
      <w:r>
        <w:rPr>
          <w:rFonts w:asciiTheme="minorHAnsi" w:hAnsiTheme="minorHAnsi" w:cstheme="minorHAnsi"/>
          <w:sz w:val="22"/>
          <w:szCs w:val="22"/>
        </w:rPr>
        <w:t xml:space="preserve"> the ending point. With that calculation thickness of white matter and grey matter can be obtained.  </w:t>
      </w:r>
    </w:p>
    <w:p w14:paraId="72079BD6" w14:textId="77777777" w:rsidR="00C24DD4" w:rsidRDefault="00C24DD4" w:rsidP="00C24DD4">
      <w:pPr>
        <w:pStyle w:val="ListParagraph"/>
        <w:spacing w:line="276" w:lineRule="auto"/>
        <w:rPr>
          <w:rFonts w:asciiTheme="minorHAnsi" w:hAnsiTheme="minorHAnsi" w:cstheme="minorHAnsi"/>
          <w:sz w:val="22"/>
          <w:szCs w:val="22"/>
        </w:rPr>
      </w:pPr>
    </w:p>
    <w:p w14:paraId="1CBA6D97" w14:textId="3C89156C" w:rsidR="00C24DD4" w:rsidRPr="007B79E9" w:rsidRDefault="00C24DD4" w:rsidP="00C24DD4">
      <w:pPr>
        <w:spacing w:line="276" w:lineRule="auto"/>
        <w:ind w:left="1440"/>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ick</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m:t>
                  </m:r>
                  <m:r>
                    <m:rPr>
                      <m:sty m:val="p"/>
                    </m:rPr>
                    <w:rPr>
                      <w:rFonts w:ascii="Cambria Math" w:hAnsi="Cambria Math" w:cstheme="minorHAnsi"/>
                      <w:sz w:val="22"/>
                      <w:szCs w:val="22"/>
                    </w:rPr>
                    <m:t xml:space="preserve"> ϕ</m:t>
                  </m:r>
                </m:sub>
              </m:sSub>
              <m:r>
                <w:rPr>
                  <w:rFonts w:ascii="Cambria Math" w:hAnsi="Cambria Math" w:cstheme="minorHAnsi"/>
                  <w:sz w:val="22"/>
                  <w:szCs w:val="22"/>
                </w:rPr>
                <m:t>(i)}</m:t>
              </m:r>
            </m:e>
          </m:func>
          <m:r>
            <w:rPr>
              <w:rFonts w:ascii="Cambria Math" w:hAnsi="Cambria Math" w:cstheme="minorHAnsi"/>
              <w:sz w:val="22"/>
              <w:szCs w:val="22"/>
            </w:rPr>
            <m:t xml:space="preserve">- </m:t>
          </m:r>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in</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m:t>
                  </m:r>
                  <m:r>
                    <m:rPr>
                      <m:sty m:val="p"/>
                    </m:rPr>
                    <w:rPr>
                      <w:rFonts w:ascii="Cambria Math" w:hAnsi="Cambria Math" w:cstheme="minorHAnsi"/>
                      <w:sz w:val="22"/>
                      <w:szCs w:val="22"/>
                    </w:rPr>
                    <m:t xml:space="preserve">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4968B25D" w14:textId="326D59F2" w:rsidR="00C24DD4" w:rsidRPr="00C24DD4" w:rsidRDefault="00C24DD4" w:rsidP="00C24DD4">
      <w:pPr>
        <w:spacing w:line="276" w:lineRule="auto"/>
        <w:ind w:left="720"/>
        <w:rPr>
          <w:rFonts w:asciiTheme="minorHAnsi" w:hAnsiTheme="minorHAnsi" w:cstheme="minorHAnsi"/>
          <w:sz w:val="22"/>
          <w:szCs w:val="22"/>
        </w:rPr>
      </w:pPr>
    </w:p>
    <w:p w14:paraId="79EC4CF8" w14:textId="07A52293" w:rsidR="00F0107D" w:rsidRPr="00E37B33" w:rsidRDefault="00F0107D" w:rsidP="00E37B33">
      <w:pPr>
        <w:rPr>
          <w:lang w:val="en-GB"/>
        </w:rPr>
      </w:pPr>
    </w:p>
    <w:p w14:paraId="7951BFD9" w14:textId="77777777" w:rsidR="00F13F9E" w:rsidRPr="00D84A0E" w:rsidRDefault="00F13F9E" w:rsidP="00F13F9E">
      <w:pPr>
        <w:pStyle w:val="Heading3"/>
        <w:numPr>
          <w:ilvl w:val="1"/>
          <w:numId w:val="2"/>
        </w:numPr>
        <w:rPr>
          <w:lang w:val="en-GB"/>
        </w:rPr>
      </w:pPr>
      <w:bookmarkStart w:id="16" w:name="_Toc521186383"/>
      <w:r w:rsidRPr="00D84A0E">
        <w:rPr>
          <w:lang w:val="en-GB"/>
        </w:rPr>
        <w:t>Add all the other image processing methods here</w:t>
      </w:r>
      <w:bookmarkEnd w:id="16"/>
    </w:p>
    <w:p w14:paraId="5039EE7A" w14:textId="77777777" w:rsidR="00095A2A" w:rsidRPr="00D84A0E" w:rsidRDefault="00095A2A" w:rsidP="00095A2A">
      <w:pPr>
        <w:rPr>
          <w:lang w:val="en-GB"/>
        </w:rPr>
      </w:pPr>
    </w:p>
    <w:p w14:paraId="597EA7E5" w14:textId="77777777" w:rsidR="00F13F9E" w:rsidRPr="00D84A0E" w:rsidRDefault="00F13F9E" w:rsidP="00F13F9E">
      <w:pPr>
        <w:rPr>
          <w:lang w:val="en-GB"/>
        </w:rPr>
      </w:pPr>
    </w:p>
    <w:p w14:paraId="6AFBD368" w14:textId="77777777" w:rsidR="00F13F9E" w:rsidRPr="00D84A0E" w:rsidRDefault="00F13F9E" w:rsidP="00F13F9E">
      <w:pPr>
        <w:pStyle w:val="Heading2"/>
        <w:numPr>
          <w:ilvl w:val="0"/>
          <w:numId w:val="2"/>
        </w:numPr>
        <w:rPr>
          <w:lang w:val="en-GB"/>
        </w:rPr>
      </w:pPr>
      <w:bookmarkStart w:id="17" w:name="_Toc521186384"/>
      <w:r w:rsidRPr="00D84A0E">
        <w:rPr>
          <w:lang w:val="en-GB"/>
        </w:rPr>
        <w:t>Machine Learning</w:t>
      </w:r>
      <w:bookmarkEnd w:id="17"/>
    </w:p>
    <w:p w14:paraId="59EA271A" w14:textId="77777777" w:rsidR="00F13F9E" w:rsidRPr="00D84A0E" w:rsidRDefault="00F13F9E" w:rsidP="00F13F9E">
      <w:pPr>
        <w:rPr>
          <w:lang w:val="en-GB"/>
        </w:rPr>
      </w:pPr>
    </w:p>
    <w:p w14:paraId="06EB0710" w14:textId="77777777" w:rsidR="00F13F9E" w:rsidRPr="00D84A0E" w:rsidRDefault="00095A2A" w:rsidP="00095A2A">
      <w:pPr>
        <w:pStyle w:val="Heading3"/>
        <w:numPr>
          <w:ilvl w:val="1"/>
          <w:numId w:val="2"/>
        </w:numPr>
        <w:rPr>
          <w:lang w:val="en-GB"/>
        </w:rPr>
      </w:pPr>
      <w:bookmarkStart w:id="18" w:name="_Toc521186385"/>
      <w:r w:rsidRPr="00D84A0E">
        <w:rPr>
          <w:lang w:val="en-GB"/>
        </w:rPr>
        <w:t>Support Vector Machine</w:t>
      </w:r>
      <w:bookmarkEnd w:id="18"/>
    </w:p>
    <w:p w14:paraId="017A9289" w14:textId="77777777" w:rsidR="00095A2A" w:rsidRPr="00D84A0E" w:rsidRDefault="00095A2A" w:rsidP="00095A2A">
      <w:pPr>
        <w:rPr>
          <w:lang w:val="en-GB"/>
        </w:rPr>
      </w:pPr>
    </w:p>
    <w:p w14:paraId="56543B34" w14:textId="77777777" w:rsidR="00095A2A" w:rsidRPr="00D84A0E" w:rsidRDefault="00095A2A" w:rsidP="00095A2A">
      <w:pPr>
        <w:pStyle w:val="Heading3"/>
        <w:numPr>
          <w:ilvl w:val="1"/>
          <w:numId w:val="2"/>
        </w:numPr>
        <w:rPr>
          <w:lang w:val="en-GB"/>
        </w:rPr>
      </w:pPr>
      <w:bookmarkStart w:id="19" w:name="_Toc521186386"/>
      <w:r w:rsidRPr="00D84A0E">
        <w:rPr>
          <w:lang w:val="en-GB"/>
        </w:rPr>
        <w:t>Add all the other machine learning techniques here</w:t>
      </w:r>
      <w:bookmarkEnd w:id="19"/>
    </w:p>
    <w:p w14:paraId="787024E3" w14:textId="77777777" w:rsidR="00095A2A" w:rsidRPr="00D84A0E" w:rsidRDefault="00095A2A" w:rsidP="00095A2A">
      <w:pPr>
        <w:rPr>
          <w:lang w:val="en-GB"/>
        </w:rPr>
      </w:pPr>
    </w:p>
    <w:p w14:paraId="01440C75" w14:textId="77777777" w:rsidR="00095A2A" w:rsidRPr="00D84A0E" w:rsidRDefault="00095A2A" w:rsidP="00095A2A">
      <w:pPr>
        <w:pStyle w:val="Heading1"/>
        <w:rPr>
          <w:lang w:val="en-GB"/>
        </w:rPr>
      </w:pPr>
      <w:bookmarkStart w:id="20" w:name="_Toc521186387"/>
      <w:r w:rsidRPr="00D84A0E">
        <w:rPr>
          <w:lang w:val="en-GB"/>
        </w:rPr>
        <w:lastRenderedPageBreak/>
        <w:t>Results</w:t>
      </w:r>
      <w:bookmarkEnd w:id="20"/>
    </w:p>
    <w:p w14:paraId="2A9E9EE0" w14:textId="77777777" w:rsidR="00095A2A" w:rsidRPr="00D84A0E" w:rsidRDefault="00095A2A" w:rsidP="00095A2A">
      <w:pPr>
        <w:rPr>
          <w:lang w:val="en-GB"/>
        </w:rPr>
      </w:pPr>
    </w:p>
    <w:p w14:paraId="2241BDF6" w14:textId="77777777" w:rsidR="00095A2A" w:rsidRPr="00D84A0E" w:rsidRDefault="00095A2A" w:rsidP="00095A2A">
      <w:pPr>
        <w:pStyle w:val="Heading2"/>
        <w:numPr>
          <w:ilvl w:val="0"/>
          <w:numId w:val="8"/>
        </w:numPr>
        <w:rPr>
          <w:lang w:val="en-GB"/>
        </w:rPr>
      </w:pPr>
      <w:bookmarkStart w:id="21" w:name="_Toc521186388"/>
      <w:r w:rsidRPr="00D84A0E">
        <w:rPr>
          <w:lang w:val="en-GB"/>
        </w:rPr>
        <w:t>Results for each methods used</w:t>
      </w:r>
      <w:bookmarkEnd w:id="21"/>
    </w:p>
    <w:p w14:paraId="4F214964" w14:textId="77777777" w:rsidR="00095A2A" w:rsidRPr="00D84A0E" w:rsidRDefault="00095A2A" w:rsidP="00095A2A">
      <w:pPr>
        <w:rPr>
          <w:lang w:val="en-GB"/>
        </w:rPr>
      </w:pPr>
    </w:p>
    <w:p w14:paraId="4B095A4E" w14:textId="77777777" w:rsidR="00095A2A" w:rsidRPr="00D84A0E" w:rsidRDefault="00095A2A" w:rsidP="00095A2A">
      <w:pPr>
        <w:pStyle w:val="Heading2"/>
        <w:numPr>
          <w:ilvl w:val="0"/>
          <w:numId w:val="8"/>
        </w:numPr>
        <w:rPr>
          <w:lang w:val="en-GB"/>
        </w:rPr>
      </w:pPr>
      <w:bookmarkStart w:id="22" w:name="_Toc521186389"/>
      <w:r w:rsidRPr="00D84A0E">
        <w:rPr>
          <w:lang w:val="en-GB"/>
        </w:rPr>
        <w:t>Method 2</w:t>
      </w:r>
      <w:bookmarkEnd w:id="22"/>
    </w:p>
    <w:p w14:paraId="40DA43BE" w14:textId="77777777" w:rsidR="00095A2A" w:rsidRPr="00D84A0E" w:rsidRDefault="00095A2A" w:rsidP="00095A2A">
      <w:pPr>
        <w:rPr>
          <w:lang w:val="en-GB"/>
        </w:rPr>
      </w:pPr>
    </w:p>
    <w:p w14:paraId="1065AEF6" w14:textId="77777777" w:rsidR="00095A2A" w:rsidRPr="00D84A0E" w:rsidRDefault="00095A2A" w:rsidP="00095A2A">
      <w:pPr>
        <w:pStyle w:val="Heading1"/>
        <w:rPr>
          <w:lang w:val="en-GB"/>
        </w:rPr>
      </w:pPr>
      <w:bookmarkStart w:id="23" w:name="_Toc521186390"/>
      <w:r w:rsidRPr="00D84A0E">
        <w:rPr>
          <w:lang w:val="en-GB"/>
        </w:rPr>
        <w:t>Discussion</w:t>
      </w:r>
      <w:bookmarkEnd w:id="23"/>
    </w:p>
    <w:p w14:paraId="27F5CC2A" w14:textId="77777777" w:rsidR="00095A2A" w:rsidRPr="00D84A0E" w:rsidRDefault="00095A2A" w:rsidP="00095A2A">
      <w:pPr>
        <w:rPr>
          <w:lang w:val="en-GB"/>
        </w:rPr>
      </w:pPr>
    </w:p>
    <w:p w14:paraId="1BA634F6" w14:textId="77777777" w:rsidR="00095A2A" w:rsidRPr="00D84A0E" w:rsidRDefault="00095A2A" w:rsidP="00095A2A">
      <w:pPr>
        <w:rPr>
          <w:lang w:val="en-GB"/>
        </w:rPr>
      </w:pPr>
    </w:p>
    <w:p w14:paraId="524A82B4" w14:textId="77777777" w:rsidR="00095A2A" w:rsidRPr="00D84A0E" w:rsidRDefault="00095A2A" w:rsidP="00095A2A">
      <w:pPr>
        <w:pStyle w:val="Heading1"/>
        <w:rPr>
          <w:lang w:val="en-GB"/>
        </w:rPr>
      </w:pPr>
      <w:bookmarkStart w:id="24" w:name="_Toc521186391"/>
      <w:r w:rsidRPr="00D84A0E">
        <w:rPr>
          <w:lang w:val="en-GB"/>
        </w:rPr>
        <w:t>Conclusion</w:t>
      </w:r>
      <w:bookmarkEnd w:id="24"/>
    </w:p>
    <w:p w14:paraId="0F851C38" w14:textId="77777777" w:rsidR="00095A2A" w:rsidRPr="00D84A0E" w:rsidRDefault="00095A2A" w:rsidP="00095A2A">
      <w:pPr>
        <w:rPr>
          <w:lang w:val="en-GB"/>
        </w:rPr>
      </w:pPr>
    </w:p>
    <w:p w14:paraId="0098483F" w14:textId="77777777" w:rsidR="00095A2A" w:rsidRPr="00D84A0E" w:rsidRDefault="00095A2A" w:rsidP="00095A2A">
      <w:pPr>
        <w:pStyle w:val="Heading1"/>
        <w:rPr>
          <w:lang w:val="en-GB"/>
        </w:rPr>
      </w:pPr>
      <w:bookmarkStart w:id="25" w:name="_Toc521186392"/>
      <w:r w:rsidRPr="00D84A0E">
        <w:rPr>
          <w:lang w:val="en-GB"/>
        </w:rPr>
        <w:t>References</w:t>
      </w:r>
      <w:bookmarkEnd w:id="25"/>
    </w:p>
    <w:p w14:paraId="6D183954" w14:textId="77777777" w:rsidR="000170B3" w:rsidRPr="00D84A0E" w:rsidRDefault="000170B3" w:rsidP="000170B3">
      <w:pPr>
        <w:rPr>
          <w:lang w:val="en-GB"/>
        </w:rPr>
      </w:pPr>
    </w:p>
    <w:p w14:paraId="555C3E4E" w14:textId="77777777" w:rsidR="00C6362B" w:rsidRPr="00D84A0E" w:rsidRDefault="00C6362B" w:rsidP="004F4462">
      <w:pPr>
        <w:rPr>
          <w:lang w:val="en-GB"/>
        </w:rPr>
      </w:pPr>
    </w:p>
    <w:p w14:paraId="4ECF2634" w14:textId="77777777" w:rsidR="00E37B33" w:rsidRPr="00E37B33" w:rsidRDefault="00C6362B" w:rsidP="00E37B33">
      <w:pPr>
        <w:pStyle w:val="EndNoteBibliography"/>
        <w:ind w:left="720" w:hanging="720"/>
      </w:pPr>
      <w:r w:rsidRPr="00D84A0E">
        <w:rPr>
          <w:lang w:val="en-GB"/>
        </w:rPr>
        <w:fldChar w:fldCharType="begin"/>
      </w:r>
      <w:r w:rsidRPr="00D84A0E">
        <w:rPr>
          <w:lang w:val="en-GB"/>
        </w:rPr>
        <w:instrText xml:space="preserve"> ADDIN EN.REFLIST </w:instrText>
      </w:r>
      <w:r w:rsidRPr="00D84A0E">
        <w:rPr>
          <w:lang w:val="en-GB"/>
        </w:rPr>
        <w:fldChar w:fldCharType="separate"/>
      </w:r>
      <w:r w:rsidR="00E37B33" w:rsidRPr="00E37B33">
        <w:t xml:space="preserve">BACHMAN, D. L., WOLF, P. A., LINN, R. T., KNOEFEL, J. E., COBB, J. L., BELANGER, A. J., WHITE, L. R. &amp; D'AGOSTINO, R. B. 1993. Incidence of dementia and probable Alzheimer's disease in a general population: the Framingham Study. </w:t>
      </w:r>
      <w:r w:rsidR="00E37B33" w:rsidRPr="00E37B33">
        <w:rPr>
          <w:i/>
        </w:rPr>
        <w:t>Neurology,</w:t>
      </w:r>
      <w:r w:rsidR="00E37B33" w:rsidRPr="00E37B33">
        <w:t xml:space="preserve"> 43</w:t>
      </w:r>
      <w:r w:rsidR="00E37B33" w:rsidRPr="00E37B33">
        <w:rPr>
          <w:b/>
        </w:rPr>
        <w:t>,</w:t>
      </w:r>
      <w:r w:rsidR="00E37B33" w:rsidRPr="00E37B33">
        <w:t xml:space="preserve"> 515-9.</w:t>
      </w:r>
    </w:p>
    <w:p w14:paraId="7BF979FF" w14:textId="77777777" w:rsidR="00E37B33" w:rsidRPr="00E37B33" w:rsidRDefault="00E37B33" w:rsidP="00E37B33">
      <w:pPr>
        <w:pStyle w:val="EndNoteBibliography"/>
        <w:ind w:left="720" w:hanging="720"/>
      </w:pPr>
      <w:r w:rsidRPr="00E37B33">
        <w:t xml:space="preserve">BAMFORD, C., ECCLES, M., STEEN, N. &amp; ROBINSON, L. 2007. Can primary care record review facilitate earlier diagnosis of dementia? </w:t>
      </w:r>
      <w:r w:rsidRPr="00E37B33">
        <w:rPr>
          <w:i/>
        </w:rPr>
        <w:t>Fam Pract,</w:t>
      </w:r>
      <w:r w:rsidRPr="00E37B33">
        <w:t xml:space="preserve"> 24</w:t>
      </w:r>
      <w:r w:rsidRPr="00E37B33">
        <w:rPr>
          <w:b/>
        </w:rPr>
        <w:t>,</w:t>
      </w:r>
      <w:r w:rsidRPr="00E37B33">
        <w:t xml:space="preserve"> 108-16.</w:t>
      </w:r>
    </w:p>
    <w:p w14:paraId="2CCA1510" w14:textId="77777777" w:rsidR="00E37B33" w:rsidRPr="00E37B33" w:rsidRDefault="00E37B33" w:rsidP="00E37B33">
      <w:pPr>
        <w:pStyle w:val="EndNoteBibliography"/>
        <w:ind w:left="720" w:hanging="720"/>
      </w:pPr>
      <w:r w:rsidRPr="00E37B33">
        <w:t xml:space="preserve">BARON, J. C., CHETELAT, G., DESGRANGES, B., PERCHEY, G., LANDEAU, B., DE LA SAYETTE, V. &amp; EUSTACHE, F. 2001. In vivo mapping of gray matter loss with voxel-based morphometry in mild Alzheimer's disease. </w:t>
      </w:r>
      <w:r w:rsidRPr="00E37B33">
        <w:rPr>
          <w:i/>
        </w:rPr>
        <w:t>Neuroimage,</w:t>
      </w:r>
      <w:r w:rsidRPr="00E37B33">
        <w:t xml:space="preserve"> 14</w:t>
      </w:r>
      <w:r w:rsidRPr="00E37B33">
        <w:rPr>
          <w:b/>
        </w:rPr>
        <w:t>,</w:t>
      </w:r>
      <w:r w:rsidRPr="00E37B33">
        <w:t xml:space="preserve"> 298-309.</w:t>
      </w:r>
    </w:p>
    <w:p w14:paraId="5F96D02A" w14:textId="77777777" w:rsidR="00E37B33" w:rsidRPr="00E37B33" w:rsidRDefault="00E37B33" w:rsidP="00E37B33">
      <w:pPr>
        <w:pStyle w:val="EndNoteBibliography"/>
        <w:ind w:left="720" w:hanging="720"/>
      </w:pPr>
      <w:r w:rsidRPr="00E37B33">
        <w:t xml:space="preserve">BERMEJO-PAREJA, F., BENITO-LEON, J., VEGA, S., MEDRANO, M. J., ROMAN, G. C. &amp; NEUROLOGICAL DISORDERS IN CENTRAL SPAIN STUDY, G. 2008. Incidence and subtypes of dementia in three elderly populations of central Spain. </w:t>
      </w:r>
      <w:r w:rsidRPr="00E37B33">
        <w:rPr>
          <w:i/>
        </w:rPr>
        <w:t>J Neurol Sci,</w:t>
      </w:r>
      <w:r w:rsidRPr="00E37B33">
        <w:t xml:space="preserve"> 264</w:t>
      </w:r>
      <w:r w:rsidRPr="00E37B33">
        <w:rPr>
          <w:b/>
        </w:rPr>
        <w:t>,</w:t>
      </w:r>
      <w:r w:rsidRPr="00E37B33">
        <w:t xml:space="preserve"> 63-72.</w:t>
      </w:r>
    </w:p>
    <w:p w14:paraId="37BCD4CB" w14:textId="77777777" w:rsidR="00E37B33" w:rsidRPr="00E37B33" w:rsidRDefault="00E37B33" w:rsidP="00E37B33">
      <w:pPr>
        <w:pStyle w:val="EndNoteBibliography"/>
        <w:ind w:left="720" w:hanging="720"/>
      </w:pPr>
      <w:r w:rsidRPr="00E37B33">
        <w:t xml:space="preserve">BERRIOS, G. E. 1987. Dementia during the seventeenth and eighteenth centuries: a conceptual history. </w:t>
      </w:r>
      <w:r w:rsidRPr="00E37B33">
        <w:rPr>
          <w:i/>
        </w:rPr>
        <w:t>Psychol Med,</w:t>
      </w:r>
      <w:r w:rsidRPr="00E37B33">
        <w:t xml:space="preserve"> 17</w:t>
      </w:r>
      <w:r w:rsidRPr="00E37B33">
        <w:rPr>
          <w:b/>
        </w:rPr>
        <w:t>,</w:t>
      </w:r>
      <w:r w:rsidRPr="00E37B33">
        <w:t xml:space="preserve"> 829-37.</w:t>
      </w:r>
    </w:p>
    <w:p w14:paraId="623C3B0C" w14:textId="77777777" w:rsidR="00E37B33" w:rsidRPr="00E37B33" w:rsidRDefault="00E37B33" w:rsidP="00E37B33">
      <w:pPr>
        <w:pStyle w:val="EndNoteBibliography"/>
        <w:ind w:left="720" w:hanging="720"/>
      </w:pPr>
      <w:r w:rsidRPr="00E37B33">
        <w:t xml:space="preserve">BROOKMEYER, R., JOHNSON, E., ZIEGLER-GRAHAM, K. &amp; ARRIGHI, H. M. 2007. Forecasting the global burden of Alzheimer's disease. </w:t>
      </w:r>
      <w:r w:rsidRPr="00E37B33">
        <w:rPr>
          <w:i/>
        </w:rPr>
        <w:t>Alzheimers Dement,</w:t>
      </w:r>
      <w:r w:rsidRPr="00E37B33">
        <w:t xml:space="preserve"> 3</w:t>
      </w:r>
      <w:r w:rsidRPr="00E37B33">
        <w:rPr>
          <w:b/>
        </w:rPr>
        <w:t>,</w:t>
      </w:r>
      <w:r w:rsidRPr="00E37B33">
        <w:t xml:space="preserve"> 186-91.</w:t>
      </w:r>
    </w:p>
    <w:p w14:paraId="3BB22A41" w14:textId="77777777" w:rsidR="00E37B33" w:rsidRPr="00E37B33" w:rsidRDefault="00E37B33" w:rsidP="00E37B33">
      <w:pPr>
        <w:pStyle w:val="EndNoteBibliography"/>
        <w:ind w:left="720" w:hanging="720"/>
      </w:pPr>
      <w:r w:rsidRPr="00E37B33">
        <w:t>BUDSON, A. E., SOLOMON, P. R. &amp; BUDSON, A. E. 2016. Memory loss, Alzheimer's disease, and dementia : a practical guide for clinicians.</w:t>
      </w:r>
    </w:p>
    <w:p w14:paraId="3D0BD2DC" w14:textId="77777777" w:rsidR="00E37B33" w:rsidRPr="00E37B33" w:rsidRDefault="00E37B33" w:rsidP="00E37B33">
      <w:pPr>
        <w:pStyle w:val="EndNoteBibliography"/>
        <w:ind w:left="720" w:hanging="720"/>
      </w:pPr>
      <w:r w:rsidRPr="00E37B33">
        <w:t xml:space="preserve">BURNS, A. &amp; ILIFFE, S. 2009. Dementia. </w:t>
      </w:r>
      <w:r w:rsidRPr="00E37B33">
        <w:rPr>
          <w:i/>
        </w:rPr>
        <w:t>BMJ,</w:t>
      </w:r>
      <w:r w:rsidRPr="00E37B33">
        <w:t xml:space="preserve"> 338</w:t>
      </w:r>
      <w:r w:rsidRPr="00E37B33">
        <w:rPr>
          <w:b/>
        </w:rPr>
        <w:t>,</w:t>
      </w:r>
      <w:r w:rsidRPr="00E37B33">
        <w:t xml:space="preserve"> b75.</w:t>
      </w:r>
    </w:p>
    <w:p w14:paraId="09A51432" w14:textId="77777777" w:rsidR="00E37B33" w:rsidRPr="00E37B33" w:rsidRDefault="00E37B33" w:rsidP="00E37B33">
      <w:pPr>
        <w:pStyle w:val="EndNoteBibliography"/>
        <w:ind w:left="720" w:hanging="720"/>
      </w:pPr>
      <w:r w:rsidRPr="00E37B33">
        <w:t xml:space="preserve">COMISSION DE LA TRANSPARENCE 2012. Drugs for Alzheimer's disease: best avoided. No therapeutic advantage. </w:t>
      </w:r>
      <w:r w:rsidRPr="00E37B33">
        <w:rPr>
          <w:i/>
        </w:rPr>
        <w:t>Prescrire Int,</w:t>
      </w:r>
      <w:r w:rsidRPr="00E37B33">
        <w:t xml:space="preserve"> 21</w:t>
      </w:r>
      <w:r w:rsidRPr="00E37B33">
        <w:rPr>
          <w:b/>
        </w:rPr>
        <w:t>,</w:t>
      </w:r>
      <w:r w:rsidRPr="00E37B33">
        <w:t xml:space="preserve"> 150.</w:t>
      </w:r>
    </w:p>
    <w:p w14:paraId="1D048693" w14:textId="77777777" w:rsidR="00E37B33" w:rsidRPr="00E37B33" w:rsidRDefault="00E37B33" w:rsidP="00E37B33">
      <w:pPr>
        <w:pStyle w:val="EndNoteBibliography"/>
        <w:ind w:left="720" w:hanging="720"/>
      </w:pPr>
      <w:r w:rsidRPr="00E37B33">
        <w:t xml:space="preserve">DUNCAN, G. W., KHOO, T. K., COLEMAN, S. Y., BRAYNE, C., YARNALL, A. J., O'BRIEN, J. T., BARKER, R. A. &amp; BURN, D. J. 2014. The incidence of Parkinson's disease in the North-East of England. </w:t>
      </w:r>
      <w:r w:rsidRPr="00E37B33">
        <w:rPr>
          <w:i/>
        </w:rPr>
        <w:t>Age Ageing,</w:t>
      </w:r>
      <w:r w:rsidRPr="00E37B33">
        <w:t xml:space="preserve"> 43</w:t>
      </w:r>
      <w:r w:rsidRPr="00E37B33">
        <w:rPr>
          <w:b/>
        </w:rPr>
        <w:t>,</w:t>
      </w:r>
      <w:r w:rsidRPr="00E37B33">
        <w:t xml:space="preserve"> 257-63.</w:t>
      </w:r>
    </w:p>
    <w:p w14:paraId="51AB8906" w14:textId="77777777" w:rsidR="00E37B33" w:rsidRPr="00E37B33" w:rsidRDefault="00E37B33" w:rsidP="00E37B33">
      <w:pPr>
        <w:pStyle w:val="EndNoteBibliography"/>
        <w:ind w:left="720" w:hanging="720"/>
      </w:pPr>
      <w:r w:rsidRPr="00E37B33">
        <w:t xml:space="preserve">EVANS, D. A., BENNETT, D. A., WILSON, R. S., BIENIAS, J. L., MORRIS, M. C., SCHERR, P. A., HEBERT, L. E., AGGARWAL, N., BECKETT, L. A., JOGLEKAR, R., BERRY-KRAVIS, E. &amp; SCHNEIDER, J. 2003. Incidence of Alzheimer disease in a </w:t>
      </w:r>
      <w:r w:rsidRPr="00E37B33">
        <w:lastRenderedPageBreak/>
        <w:t xml:space="preserve">biracial urban community: relation to apolipoprotein E allele status. </w:t>
      </w:r>
      <w:r w:rsidRPr="00E37B33">
        <w:rPr>
          <w:i/>
        </w:rPr>
        <w:t>Arch Neurol,</w:t>
      </w:r>
      <w:r w:rsidRPr="00E37B33">
        <w:t xml:space="preserve"> 60</w:t>
      </w:r>
      <w:r w:rsidRPr="00E37B33">
        <w:rPr>
          <w:b/>
        </w:rPr>
        <w:t>,</w:t>
      </w:r>
      <w:r w:rsidRPr="00E37B33">
        <w:t xml:space="preserve"> 185-9.</w:t>
      </w:r>
    </w:p>
    <w:p w14:paraId="3CB479EE" w14:textId="77777777" w:rsidR="00E37B33" w:rsidRPr="00E37B33" w:rsidRDefault="00E37B33" w:rsidP="00E37B33">
      <w:pPr>
        <w:pStyle w:val="EndNoteBibliography"/>
        <w:ind w:left="720" w:hanging="720"/>
      </w:pPr>
      <w:r w:rsidRPr="00E37B33">
        <w:t xml:space="preserve">FERNANDEZ-MIRANDA, C., CANCELAS, P., DE LA CALLE, A., GOMEZ, R., MORENO, E., GOMEZ-GERIQUE, J. &amp; DEL PALACIO, A. 1997. Changes in phenotypes of apolipoprotein E and apolipoprotein(a) in liver transplant recipients. </w:t>
      </w:r>
      <w:r w:rsidRPr="00E37B33">
        <w:rPr>
          <w:i/>
        </w:rPr>
        <w:t>Clin Transplant,</w:t>
      </w:r>
      <w:r w:rsidRPr="00E37B33">
        <w:t xml:space="preserve"> 11</w:t>
      </w:r>
      <w:r w:rsidRPr="00E37B33">
        <w:rPr>
          <w:b/>
        </w:rPr>
        <w:t>,</w:t>
      </w:r>
      <w:r w:rsidRPr="00E37B33">
        <w:t xml:space="preserve"> 325-7.</w:t>
      </w:r>
    </w:p>
    <w:p w14:paraId="72B675A0" w14:textId="77777777" w:rsidR="00E37B33" w:rsidRPr="00E37B33" w:rsidRDefault="00E37B33" w:rsidP="00E37B33">
      <w:pPr>
        <w:pStyle w:val="EndNoteBibliography"/>
        <w:ind w:left="720" w:hanging="720"/>
      </w:pPr>
      <w:r w:rsidRPr="00E37B33">
        <w:t xml:space="preserve">FRISONI, G. B., FOX, N. C., JACK, C. R., JR., SCHELTENS, P. &amp; THOMPSON, P. M. 2010. The clinical use of structural MRI in Alzheimer disease. </w:t>
      </w:r>
      <w:r w:rsidRPr="00E37B33">
        <w:rPr>
          <w:i/>
        </w:rPr>
        <w:t>Nat Rev Neurol,</w:t>
      </w:r>
      <w:r w:rsidRPr="00E37B33">
        <w:t xml:space="preserve"> 6</w:t>
      </w:r>
      <w:r w:rsidRPr="00E37B33">
        <w:rPr>
          <w:b/>
        </w:rPr>
        <w:t>,</w:t>
      </w:r>
      <w:r w:rsidRPr="00E37B33">
        <w:t xml:space="preserve"> 67-77.</w:t>
      </w:r>
    </w:p>
    <w:p w14:paraId="5CCB76FB" w14:textId="77777777" w:rsidR="00E37B33" w:rsidRPr="00E37B33" w:rsidRDefault="00E37B33" w:rsidP="00E37B33">
      <w:pPr>
        <w:pStyle w:val="EndNoteBibliography"/>
        <w:ind w:left="720" w:hanging="720"/>
      </w:pPr>
      <w:r w:rsidRPr="00E37B33">
        <w:t xml:space="preserve">GOLDE, T. E., ECKMAN, C. B. &amp; YOUNKIN, S. G. 2000. Biochemical detection of Abeta isoforms: implications for pathogenesis, diagnosis, and treatment of Alzheimer's disease. </w:t>
      </w:r>
      <w:r w:rsidRPr="00E37B33">
        <w:rPr>
          <w:i/>
        </w:rPr>
        <w:t>Biochim Biophys Acta,</w:t>
      </w:r>
      <w:r w:rsidRPr="00E37B33">
        <w:t xml:space="preserve"> 1502</w:t>
      </w:r>
      <w:r w:rsidRPr="00E37B33">
        <w:rPr>
          <w:b/>
        </w:rPr>
        <w:t>,</w:t>
      </w:r>
      <w:r w:rsidRPr="00E37B33">
        <w:t xml:space="preserve"> 172-87.</w:t>
      </w:r>
    </w:p>
    <w:p w14:paraId="04A05EC4" w14:textId="77777777" w:rsidR="00E37B33" w:rsidRPr="00E37B33" w:rsidRDefault="00E37B33" w:rsidP="00E37B33">
      <w:pPr>
        <w:pStyle w:val="EndNoteBibliography"/>
        <w:ind w:left="720" w:hanging="720"/>
      </w:pPr>
      <w:r w:rsidRPr="00E37B33">
        <w:t xml:space="preserve">ILIFFE, S., ROBINSON, L., BRAYNE, C., GOODMAN, C., RAIT, G., MANTHORPE, J., ASHLEY, P. &amp; DE, N. P. C. C. S. G. 2009. Primary care and dementia: 1. diagnosis, screening and disclosure. </w:t>
      </w:r>
      <w:r w:rsidRPr="00E37B33">
        <w:rPr>
          <w:i/>
        </w:rPr>
        <w:t>Int J Geriatr Psychiatry,</w:t>
      </w:r>
      <w:r w:rsidRPr="00E37B33">
        <w:t xml:space="preserve"> 24</w:t>
      </w:r>
      <w:r w:rsidRPr="00E37B33">
        <w:rPr>
          <w:b/>
        </w:rPr>
        <w:t>,</w:t>
      </w:r>
      <w:r w:rsidRPr="00E37B33">
        <w:t xml:space="preserve"> 895-901.</w:t>
      </w:r>
    </w:p>
    <w:p w14:paraId="1760480B" w14:textId="77777777" w:rsidR="00E37B33" w:rsidRPr="00E37B33" w:rsidRDefault="00E37B33" w:rsidP="00E37B33">
      <w:pPr>
        <w:pStyle w:val="EndNoteBibliography"/>
        <w:ind w:left="720" w:hanging="720"/>
      </w:pPr>
      <w:r w:rsidRPr="00E37B33">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E37B33">
        <w:rPr>
          <w:i/>
        </w:rPr>
        <w:t>Neurology,</w:t>
      </w:r>
      <w:r w:rsidRPr="00E37B33">
        <w:t xml:space="preserve"> 56</w:t>
      </w:r>
      <w:r w:rsidRPr="00E37B33">
        <w:rPr>
          <w:b/>
        </w:rPr>
        <w:t>,</w:t>
      </w:r>
      <w:r w:rsidRPr="00E37B33">
        <w:t xml:space="preserve"> 1143-53.</w:t>
      </w:r>
    </w:p>
    <w:p w14:paraId="63B8825E" w14:textId="77777777" w:rsidR="00E37B33" w:rsidRPr="00E37B33" w:rsidRDefault="00E37B33" w:rsidP="00E37B33">
      <w:pPr>
        <w:pStyle w:val="EndNoteBibliography"/>
        <w:ind w:left="720" w:hanging="720"/>
      </w:pPr>
      <w:r w:rsidRPr="00E37B33">
        <w:t xml:space="preserve">KOSTOPOULOU, O., DELANEY, B. C. &amp; MUNRO, C. W. 2008. Diagnostic difficulty and error in primary care--a systematic review. </w:t>
      </w:r>
      <w:r w:rsidRPr="00E37B33">
        <w:rPr>
          <w:i/>
        </w:rPr>
        <w:t>Fam Pract,</w:t>
      </w:r>
      <w:r w:rsidRPr="00E37B33">
        <w:t xml:space="preserve"> 25</w:t>
      </w:r>
      <w:r w:rsidRPr="00E37B33">
        <w:rPr>
          <w:b/>
        </w:rPr>
        <w:t>,</w:t>
      </w:r>
      <w:r w:rsidRPr="00E37B33">
        <w:t xml:space="preserve"> 400-13.</w:t>
      </w:r>
    </w:p>
    <w:p w14:paraId="386E4F14" w14:textId="77777777" w:rsidR="00E37B33" w:rsidRPr="00E37B33" w:rsidRDefault="00E37B33" w:rsidP="00E37B33">
      <w:pPr>
        <w:pStyle w:val="EndNoteBibliography"/>
        <w:ind w:left="720" w:hanging="720"/>
      </w:pPr>
      <w:r w:rsidRPr="00E37B33">
        <w:t xml:space="preserve">MARTINEZ-MURCIA, F. J., GORRIZ, J. M., RAMIREZ, J., ORTIZ, A. &amp; FOR THE ALZHEIMER'S DISEASE NEUROIMAGING, I. 2016. A Spherical Brain Mapping of MR Images for the Detection of Alzheimer's Disease. </w:t>
      </w:r>
      <w:r w:rsidRPr="00E37B33">
        <w:rPr>
          <w:i/>
        </w:rPr>
        <w:t>Curr Alzheimer Res,</w:t>
      </w:r>
      <w:r w:rsidRPr="00E37B33">
        <w:t xml:space="preserve"> 13</w:t>
      </w:r>
      <w:r w:rsidRPr="00E37B33">
        <w:rPr>
          <w:b/>
        </w:rPr>
        <w:t>,</w:t>
      </w:r>
      <w:r w:rsidRPr="00E37B33">
        <w:t xml:space="preserve"> 575-88.</w:t>
      </w:r>
    </w:p>
    <w:p w14:paraId="7ADC8090" w14:textId="77777777" w:rsidR="00E37B33" w:rsidRPr="00E37B33" w:rsidRDefault="00E37B33" w:rsidP="00E37B33">
      <w:pPr>
        <w:pStyle w:val="EndNoteBibliography"/>
        <w:ind w:left="720" w:hanging="720"/>
      </w:pPr>
      <w:r w:rsidRPr="00E37B33">
        <w:t xml:space="preserve">MASTERS, C. L., BATEMAN, R., BLENNOW, K., ROWE, C. C., SPERLING, R. A. &amp; CUMMINGS, J. L. 2015a. Alzheimer's disease. </w:t>
      </w:r>
      <w:r w:rsidRPr="00E37B33">
        <w:rPr>
          <w:i/>
        </w:rPr>
        <w:t>Nat Rev Dis Primers,</w:t>
      </w:r>
      <w:r w:rsidRPr="00E37B33">
        <w:t xml:space="preserve"> 1</w:t>
      </w:r>
      <w:r w:rsidRPr="00E37B33">
        <w:rPr>
          <w:b/>
        </w:rPr>
        <w:t>,</w:t>
      </w:r>
      <w:r w:rsidRPr="00E37B33">
        <w:t xml:space="preserve"> 15056.</w:t>
      </w:r>
    </w:p>
    <w:p w14:paraId="783D0D65" w14:textId="77777777" w:rsidR="00E37B33" w:rsidRPr="00E37B33" w:rsidRDefault="00E37B33" w:rsidP="00E37B33">
      <w:pPr>
        <w:pStyle w:val="EndNoteBibliography"/>
        <w:ind w:left="720" w:hanging="720"/>
      </w:pPr>
      <w:r w:rsidRPr="00E37B33">
        <w:t xml:space="preserve">MASTERS, M. C., MORRIS, J. C. &amp; ROE, C. M. 2015b. "Noncognitive" symptoms of early Alzheimer disease: a longitudinal analysis. </w:t>
      </w:r>
      <w:r w:rsidRPr="00E37B33">
        <w:rPr>
          <w:i/>
        </w:rPr>
        <w:t>Neurology,</w:t>
      </w:r>
      <w:r w:rsidRPr="00E37B33">
        <w:t xml:space="preserve"> 84</w:t>
      </w:r>
      <w:r w:rsidRPr="00E37B33">
        <w:rPr>
          <w:b/>
        </w:rPr>
        <w:t>,</w:t>
      </w:r>
      <w:r w:rsidRPr="00E37B33">
        <w:t xml:space="preserve"> 617-22.</w:t>
      </w:r>
    </w:p>
    <w:p w14:paraId="5937C9E9" w14:textId="77777777" w:rsidR="00E37B33" w:rsidRPr="00E37B33" w:rsidRDefault="00E37B33" w:rsidP="00E37B33">
      <w:pPr>
        <w:pStyle w:val="EndNoteBibliography"/>
        <w:ind w:left="720" w:hanging="720"/>
      </w:pPr>
      <w:r w:rsidRPr="00E37B33">
        <w:t xml:space="preserve">MATHIS, C. A., BACSKAI, B. J., KAJDASZ, S. T., MCLELLAN, M. E., FROSCH, M. P., HYMAN, B. T., HOLT, D. P., WANG, Y., HUANG, G. F., DEBNATH, M. L. &amp; KLUNK, W. E. 2002. A lipophilic thioflavin-T derivative for positron emission tomography (PET) imaging of amyloid in brain. </w:t>
      </w:r>
      <w:r w:rsidRPr="00E37B33">
        <w:rPr>
          <w:i/>
        </w:rPr>
        <w:t>Bioorg Med Chem Lett,</w:t>
      </w:r>
      <w:r w:rsidRPr="00E37B33">
        <w:t xml:space="preserve"> 12</w:t>
      </w:r>
      <w:r w:rsidRPr="00E37B33">
        <w:rPr>
          <w:b/>
        </w:rPr>
        <w:t>,</w:t>
      </w:r>
      <w:r w:rsidRPr="00E37B33">
        <w:t xml:space="preserve"> 295-8.</w:t>
      </w:r>
    </w:p>
    <w:p w14:paraId="4C49D0FA" w14:textId="77777777" w:rsidR="00E37B33" w:rsidRPr="00E37B33" w:rsidRDefault="00E37B33" w:rsidP="00E37B33">
      <w:pPr>
        <w:pStyle w:val="EndNoteBibliography"/>
        <w:ind w:left="720" w:hanging="720"/>
      </w:pPr>
      <w:r w:rsidRPr="00E37B33">
        <w:t xml:space="preserve">MISRA, C., FAN, Y. &amp; DAVATZIKOS, C. 2009. Baseline and longitudinal patterns of brain atrophy in MCI patients, and their use in prediction of short-term conversion to AD: results from ADNI. </w:t>
      </w:r>
      <w:r w:rsidRPr="00E37B33">
        <w:rPr>
          <w:i/>
        </w:rPr>
        <w:t>Neuroimage,</w:t>
      </w:r>
      <w:r w:rsidRPr="00E37B33">
        <w:t xml:space="preserve"> 44</w:t>
      </w:r>
      <w:r w:rsidRPr="00E37B33">
        <w:rPr>
          <w:b/>
        </w:rPr>
        <w:t>,</w:t>
      </w:r>
      <w:r w:rsidRPr="00E37B33">
        <w:t xml:space="preserve"> 1415-22.</w:t>
      </w:r>
    </w:p>
    <w:p w14:paraId="46E2DEC9" w14:textId="77777777" w:rsidR="00E37B33" w:rsidRPr="00E37B33" w:rsidRDefault="00E37B33" w:rsidP="00E37B33">
      <w:pPr>
        <w:pStyle w:val="EndNoteBibliography"/>
        <w:ind w:left="720" w:hanging="720"/>
      </w:pPr>
      <w:r w:rsidRPr="00E37B33">
        <w:t xml:space="preserve">PINI, L., PIEVANI, M., BOCCHETTA, M., ALTOMARE, D., BOSCO, P., CAVEDO, E., GALLUZZI, S., MARIZZONI, M. &amp; FRISONI, G. B. 2016. Brain atrophy in Alzheimer's Disease and aging. </w:t>
      </w:r>
      <w:r w:rsidRPr="00E37B33">
        <w:rPr>
          <w:i/>
        </w:rPr>
        <w:t>Ageing Res Rev,</w:t>
      </w:r>
      <w:r w:rsidRPr="00E37B33">
        <w:t xml:space="preserve"> 30</w:t>
      </w:r>
      <w:r w:rsidRPr="00E37B33">
        <w:rPr>
          <w:b/>
        </w:rPr>
        <w:t>,</w:t>
      </w:r>
      <w:r w:rsidRPr="00E37B33">
        <w:t xml:space="preserve"> 25-48.</w:t>
      </w:r>
    </w:p>
    <w:p w14:paraId="0889A84E" w14:textId="77777777" w:rsidR="00E37B33" w:rsidRPr="00E37B33" w:rsidRDefault="00E37B33" w:rsidP="00E37B33">
      <w:pPr>
        <w:pStyle w:val="EndNoteBibliography"/>
        <w:ind w:left="720" w:hanging="720"/>
        <w:rPr>
          <w:i/>
        </w:rPr>
      </w:pPr>
      <w:r w:rsidRPr="00E37B33">
        <w:t xml:space="preserve">PRINCE, M., ALBANESE, E., GUERCHET, M. &amp; PRINA, M. 2014. Dementia and risk reduction: an analysis of protective and modifiable risk factors. . </w:t>
      </w:r>
      <w:r w:rsidRPr="00E37B33">
        <w:rPr>
          <w:i/>
        </w:rPr>
        <w:t>Alzheimer’s Disease International.</w:t>
      </w:r>
    </w:p>
    <w:p w14:paraId="240A5F4D" w14:textId="77777777" w:rsidR="00E37B33" w:rsidRPr="00E37B33" w:rsidRDefault="00E37B33" w:rsidP="00E37B33">
      <w:pPr>
        <w:pStyle w:val="EndNoteBibliography"/>
        <w:ind w:left="720" w:hanging="720"/>
      </w:pPr>
      <w:r w:rsidRPr="00E37B33">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w:t>
      </w:r>
      <w:r w:rsidRPr="00E37B33">
        <w:lastRenderedPageBreak/>
        <w:t xml:space="preserve">Alzheimer disease with beta-amyloid imaging: results from the Australian imaging, biomarkers, and lifestyle study of ageing. </w:t>
      </w:r>
      <w:r w:rsidRPr="00E37B33">
        <w:rPr>
          <w:i/>
        </w:rPr>
        <w:t>Ann Neurol,</w:t>
      </w:r>
      <w:r w:rsidRPr="00E37B33">
        <w:t xml:space="preserve"> 74</w:t>
      </w:r>
      <w:r w:rsidRPr="00E37B33">
        <w:rPr>
          <w:b/>
        </w:rPr>
        <w:t>,</w:t>
      </w:r>
      <w:r w:rsidRPr="00E37B33">
        <w:t xml:space="preserve"> 905-13.</w:t>
      </w:r>
    </w:p>
    <w:p w14:paraId="3CF6D1D5" w14:textId="77777777" w:rsidR="00E37B33" w:rsidRPr="00E37B33" w:rsidRDefault="00E37B33" w:rsidP="00E37B33">
      <w:pPr>
        <w:pStyle w:val="EndNoteBibliography"/>
        <w:ind w:left="720" w:hanging="720"/>
      </w:pPr>
      <w:r w:rsidRPr="00E37B33">
        <w:t xml:space="preserve">SALLOWAY, S., SPERLING, R. &amp; BRASHEAR, H. R. 2014. Phase 3 trials of solanezumab and bapineuzumab for Alzheimer's disease. </w:t>
      </w:r>
      <w:r w:rsidRPr="00E37B33">
        <w:rPr>
          <w:i/>
        </w:rPr>
        <w:t>N Engl J Med,</w:t>
      </w:r>
      <w:r w:rsidRPr="00E37B33">
        <w:t xml:space="preserve"> 370</w:t>
      </w:r>
      <w:r w:rsidRPr="00E37B33">
        <w:rPr>
          <w:b/>
        </w:rPr>
        <w:t>,</w:t>
      </w:r>
      <w:r w:rsidRPr="00E37B33">
        <w:t xml:space="preserve"> 1460.</w:t>
      </w:r>
    </w:p>
    <w:p w14:paraId="63DCAF72" w14:textId="77777777" w:rsidR="00E37B33" w:rsidRPr="00E37B33" w:rsidRDefault="00E37B33" w:rsidP="00E37B33">
      <w:pPr>
        <w:pStyle w:val="EndNoteBibliography"/>
        <w:ind w:left="720" w:hanging="720"/>
      </w:pPr>
      <w:r w:rsidRPr="00E37B33">
        <w:t xml:space="preserve">SELKOE, D. J. 2001. Alzheimer's disease: genes, proteins, and therapy. </w:t>
      </w:r>
      <w:r w:rsidRPr="00E37B33">
        <w:rPr>
          <w:i/>
        </w:rPr>
        <w:t>Physiol Rev,</w:t>
      </w:r>
      <w:r w:rsidRPr="00E37B33">
        <w:t xml:space="preserve"> 81</w:t>
      </w:r>
      <w:r w:rsidRPr="00E37B33">
        <w:rPr>
          <w:b/>
        </w:rPr>
        <w:t>,</w:t>
      </w:r>
      <w:r w:rsidRPr="00E37B33">
        <w:t xml:space="preserve"> 741-66.</w:t>
      </w:r>
    </w:p>
    <w:p w14:paraId="244384CD" w14:textId="77777777" w:rsidR="00E37B33" w:rsidRPr="00E37B33" w:rsidRDefault="00E37B33" w:rsidP="00E37B33">
      <w:pPr>
        <w:pStyle w:val="EndNoteBibliography"/>
        <w:ind w:left="720" w:hanging="720"/>
      </w:pPr>
      <w:r w:rsidRPr="00E37B33">
        <w:t xml:space="preserve">SHI, F., LIU, B., ZHOU, Y., YU, C. &amp; JIANG, T. 2009. Hippocampal volume and asymmetry in mild cognitive impairment and Alzheimer's disease: Meta-analyses of MRI studies. </w:t>
      </w:r>
      <w:r w:rsidRPr="00E37B33">
        <w:rPr>
          <w:i/>
        </w:rPr>
        <w:t>Hippocampus,</w:t>
      </w:r>
      <w:r w:rsidRPr="00E37B33">
        <w:t xml:space="preserve"> 19</w:t>
      </w:r>
      <w:r w:rsidRPr="00E37B33">
        <w:rPr>
          <w:b/>
        </w:rPr>
        <w:t>,</w:t>
      </w:r>
      <w:r w:rsidRPr="00E37B33">
        <w:t xml:space="preserve"> 1055-64.</w:t>
      </w:r>
    </w:p>
    <w:p w14:paraId="4D4A84E3" w14:textId="77777777" w:rsidR="00E37B33" w:rsidRPr="00E37B33" w:rsidRDefault="00E37B33" w:rsidP="00E37B33">
      <w:pPr>
        <w:pStyle w:val="EndNoteBibliography"/>
        <w:ind w:left="720" w:hanging="720"/>
      </w:pPr>
      <w:r w:rsidRPr="00E37B33">
        <w:t xml:space="preserve">SLUIMER, J. D., VAN DER FLIER, W. M., KARAS, G. B., FOX, N. C., SCHELTENS, P., BARKHOF, F. &amp; VRENKEN, H. 2008. Whole-brain atrophy rate and cognitive decline: longitudinal MR study of memory clinic patients. </w:t>
      </w:r>
      <w:r w:rsidRPr="00E37B33">
        <w:rPr>
          <w:i/>
        </w:rPr>
        <w:t>Radiology,</w:t>
      </w:r>
      <w:r w:rsidRPr="00E37B33">
        <w:t xml:space="preserve"> 248</w:t>
      </w:r>
      <w:r w:rsidRPr="00E37B33">
        <w:rPr>
          <w:b/>
        </w:rPr>
        <w:t>,</w:t>
      </w:r>
      <w:r w:rsidRPr="00E37B33">
        <w:t xml:space="preserve"> 590-8.</w:t>
      </w:r>
    </w:p>
    <w:p w14:paraId="3ED8DF31" w14:textId="77777777" w:rsidR="00E37B33" w:rsidRPr="00E37B33" w:rsidRDefault="00E37B33" w:rsidP="00E37B33">
      <w:pPr>
        <w:pStyle w:val="EndNoteBibliography"/>
        <w:ind w:left="720" w:hanging="720"/>
      </w:pPr>
      <w:r w:rsidRPr="00E37B33">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E37B33">
        <w:rPr>
          <w:i/>
        </w:rPr>
        <w:t>Lancet Neurol,</w:t>
      </w:r>
      <w:r w:rsidRPr="00E37B33">
        <w:t xml:space="preserve"> 12</w:t>
      </w:r>
      <w:r w:rsidRPr="00E37B33">
        <w:rPr>
          <w:b/>
        </w:rPr>
        <w:t>,</w:t>
      </w:r>
      <w:r w:rsidRPr="00E37B33">
        <w:t xml:space="preserve"> 357-67.</w:t>
      </w:r>
    </w:p>
    <w:p w14:paraId="20F735C4" w14:textId="77777777" w:rsidR="00E37B33" w:rsidRPr="00E37B33" w:rsidRDefault="00E37B33" w:rsidP="00E37B33">
      <w:pPr>
        <w:pStyle w:val="EndNoteBibliography"/>
        <w:ind w:left="720" w:hanging="720"/>
      </w:pPr>
      <w:r w:rsidRPr="00E37B33">
        <w:t xml:space="preserve">WEINER, M. W., VEITCH, D. P., AISEN, P. S., BECKETT, L. A., CAIRNS, N. J., CEDARBAUM, J., DONOHUE, M. C., GREEN, R. C., HARVEY, D., JACK, C. R., JR., JAGUST, W., MORRIS, J. C., PETERSEN, R. C., SAYKIN, A. J., SHAW, L., THOMPSON, P. M., TOGA, A. W., TROJANOWSKI, J. Q. &amp; ALZHEIMER'S DISEASE NEUROIMAGING, I. 2015. Impact of the Alzheimer's Disease Neuroimaging Initiative, 2004 to 2014. </w:t>
      </w:r>
      <w:r w:rsidRPr="00E37B33">
        <w:rPr>
          <w:i/>
        </w:rPr>
        <w:t>Alzheimers Dement,</w:t>
      </w:r>
      <w:r w:rsidRPr="00E37B33">
        <w:t xml:space="preserve"> 11</w:t>
      </w:r>
      <w:r w:rsidRPr="00E37B33">
        <w:rPr>
          <w:b/>
        </w:rPr>
        <w:t>,</w:t>
      </w:r>
      <w:r w:rsidRPr="00E37B33">
        <w:t xml:space="preserve"> 865-84.</w:t>
      </w:r>
    </w:p>
    <w:p w14:paraId="46D6674F" w14:textId="77777777" w:rsidR="00E37B33" w:rsidRPr="00E37B33" w:rsidRDefault="00E37B33" w:rsidP="00E37B33">
      <w:pPr>
        <w:pStyle w:val="EndNoteBibliography"/>
        <w:ind w:left="720" w:hanging="720"/>
      </w:pPr>
      <w:r w:rsidRPr="00E37B33">
        <w:t xml:space="preserve">ZACCAI, J., INCE, P. &amp; BRAYNE, C. 2006. Population-based neuropathological studies of dementia: design, methods and areas of investigation--a systematic review. </w:t>
      </w:r>
      <w:r w:rsidRPr="00E37B33">
        <w:rPr>
          <w:i/>
        </w:rPr>
        <w:t>BMC Neurol,</w:t>
      </w:r>
      <w:r w:rsidRPr="00E37B33">
        <w:t xml:space="preserve"> 6</w:t>
      </w:r>
      <w:r w:rsidRPr="00E37B33">
        <w:rPr>
          <w:b/>
        </w:rPr>
        <w:t>,</w:t>
      </w:r>
      <w:r w:rsidRPr="00E37B33">
        <w:t xml:space="preserve"> 2.</w:t>
      </w:r>
    </w:p>
    <w:p w14:paraId="2A462A00" w14:textId="77777777" w:rsidR="00AE5A94" w:rsidRPr="00D84A0E" w:rsidRDefault="00C6362B" w:rsidP="004F4462">
      <w:pPr>
        <w:rPr>
          <w:lang w:val="en-GB"/>
        </w:rPr>
      </w:pPr>
      <w:r w:rsidRPr="00D84A0E">
        <w:rPr>
          <w:lang w:val="en-GB"/>
        </w:rPr>
        <w:fldChar w:fldCharType="end"/>
      </w:r>
    </w:p>
    <w:sectPr w:rsidR="00AE5A94" w:rsidRPr="00D84A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Mert Pinar" w:date="2018-08-05T15:07:00Z" w:initials="MP">
    <w:p w14:paraId="581E31AE" w14:textId="77777777" w:rsidR="00D27A4D" w:rsidRDefault="00D27A4D">
      <w:pPr>
        <w:pStyle w:val="CommentText"/>
      </w:pPr>
      <w:r>
        <w:rPr>
          <w:rStyle w:val="CommentReference"/>
        </w:rPr>
        <w:annotationRef/>
      </w:r>
      <w:r>
        <w:t>Dataset tree in appendix?</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1E31A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 w:numId="9">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rt Pinar">
    <w15:presenceInfo w15:providerId="Windows Live" w15:userId="fab10196544683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record-ids&gt;&lt;/item&gt;&lt;/Libraries&gt;"/>
  </w:docVars>
  <w:rsids>
    <w:rsidRoot w:val="00C6113C"/>
    <w:rsid w:val="00006409"/>
    <w:rsid w:val="000075CD"/>
    <w:rsid w:val="000170B3"/>
    <w:rsid w:val="000233D9"/>
    <w:rsid w:val="00026E84"/>
    <w:rsid w:val="00032109"/>
    <w:rsid w:val="00033B3A"/>
    <w:rsid w:val="000614CF"/>
    <w:rsid w:val="00063E40"/>
    <w:rsid w:val="000916B3"/>
    <w:rsid w:val="00095A2A"/>
    <w:rsid w:val="000A6D15"/>
    <w:rsid w:val="000E5BD3"/>
    <w:rsid w:val="00136267"/>
    <w:rsid w:val="00174F10"/>
    <w:rsid w:val="00180F62"/>
    <w:rsid w:val="001D21E4"/>
    <w:rsid w:val="00222C83"/>
    <w:rsid w:val="002569B1"/>
    <w:rsid w:val="002651CC"/>
    <w:rsid w:val="002678FD"/>
    <w:rsid w:val="002865EF"/>
    <w:rsid w:val="002A7B3A"/>
    <w:rsid w:val="002C79CE"/>
    <w:rsid w:val="002D515F"/>
    <w:rsid w:val="002E33C3"/>
    <w:rsid w:val="002E6BEE"/>
    <w:rsid w:val="003030E9"/>
    <w:rsid w:val="00322056"/>
    <w:rsid w:val="003749D5"/>
    <w:rsid w:val="003A6B67"/>
    <w:rsid w:val="003C1D72"/>
    <w:rsid w:val="003E5065"/>
    <w:rsid w:val="003E56ED"/>
    <w:rsid w:val="003E6557"/>
    <w:rsid w:val="003E6D60"/>
    <w:rsid w:val="003F580E"/>
    <w:rsid w:val="00402768"/>
    <w:rsid w:val="00425844"/>
    <w:rsid w:val="00470684"/>
    <w:rsid w:val="004F4462"/>
    <w:rsid w:val="005271BE"/>
    <w:rsid w:val="00542AC9"/>
    <w:rsid w:val="00582FAC"/>
    <w:rsid w:val="00584839"/>
    <w:rsid w:val="00632524"/>
    <w:rsid w:val="00634BC2"/>
    <w:rsid w:val="0064593A"/>
    <w:rsid w:val="0066530F"/>
    <w:rsid w:val="006C767C"/>
    <w:rsid w:val="00716D4E"/>
    <w:rsid w:val="00721802"/>
    <w:rsid w:val="00733C82"/>
    <w:rsid w:val="00734ABA"/>
    <w:rsid w:val="007454B9"/>
    <w:rsid w:val="00746439"/>
    <w:rsid w:val="00766FF6"/>
    <w:rsid w:val="00792318"/>
    <w:rsid w:val="007A0EF3"/>
    <w:rsid w:val="007B3AF8"/>
    <w:rsid w:val="007B79E9"/>
    <w:rsid w:val="007C0D9B"/>
    <w:rsid w:val="008054F7"/>
    <w:rsid w:val="008547FB"/>
    <w:rsid w:val="008705B7"/>
    <w:rsid w:val="00872CB2"/>
    <w:rsid w:val="00896714"/>
    <w:rsid w:val="008A038B"/>
    <w:rsid w:val="008A4A90"/>
    <w:rsid w:val="008C3FEC"/>
    <w:rsid w:val="008E7D58"/>
    <w:rsid w:val="00953BF0"/>
    <w:rsid w:val="009702B2"/>
    <w:rsid w:val="0097335A"/>
    <w:rsid w:val="009865B8"/>
    <w:rsid w:val="009B78E1"/>
    <w:rsid w:val="009C6266"/>
    <w:rsid w:val="009D538C"/>
    <w:rsid w:val="009E3547"/>
    <w:rsid w:val="009F15C9"/>
    <w:rsid w:val="00A615D0"/>
    <w:rsid w:val="00A615D6"/>
    <w:rsid w:val="00A86BC7"/>
    <w:rsid w:val="00A911C7"/>
    <w:rsid w:val="00A91636"/>
    <w:rsid w:val="00AC7F73"/>
    <w:rsid w:val="00AE264E"/>
    <w:rsid w:val="00AE5A94"/>
    <w:rsid w:val="00B6357C"/>
    <w:rsid w:val="00BA0F57"/>
    <w:rsid w:val="00BA72E8"/>
    <w:rsid w:val="00BE5A30"/>
    <w:rsid w:val="00C21CB2"/>
    <w:rsid w:val="00C24DD4"/>
    <w:rsid w:val="00C417A1"/>
    <w:rsid w:val="00C41C92"/>
    <w:rsid w:val="00C46817"/>
    <w:rsid w:val="00C513A7"/>
    <w:rsid w:val="00C6113C"/>
    <w:rsid w:val="00C6362B"/>
    <w:rsid w:val="00C72096"/>
    <w:rsid w:val="00C75DE1"/>
    <w:rsid w:val="00CD0DE9"/>
    <w:rsid w:val="00CF5E65"/>
    <w:rsid w:val="00D068F9"/>
    <w:rsid w:val="00D27A4D"/>
    <w:rsid w:val="00D42868"/>
    <w:rsid w:val="00D45DC8"/>
    <w:rsid w:val="00D84A0E"/>
    <w:rsid w:val="00D9007A"/>
    <w:rsid w:val="00DD13A4"/>
    <w:rsid w:val="00E13844"/>
    <w:rsid w:val="00E37B33"/>
    <w:rsid w:val="00E71A63"/>
    <w:rsid w:val="00E74DBA"/>
    <w:rsid w:val="00EA1094"/>
    <w:rsid w:val="00EA7975"/>
    <w:rsid w:val="00F0107D"/>
    <w:rsid w:val="00F10712"/>
    <w:rsid w:val="00F107CA"/>
    <w:rsid w:val="00F11E2B"/>
    <w:rsid w:val="00F13F9E"/>
    <w:rsid w:val="00F14821"/>
    <w:rsid w:val="00F27B15"/>
    <w:rsid w:val="00F35997"/>
    <w:rsid w:val="00F502F6"/>
    <w:rsid w:val="00F540CE"/>
    <w:rsid w:val="00FC12D7"/>
    <w:rsid w:val="00FC4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B5FE7"/>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8A9"/>
    <w:rsid w:val="00B8155A"/>
    <w:rsid w:val="00DE6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68A9"/>
    <w:rPr>
      <w:color w:val="808080"/>
    </w:rPr>
  </w:style>
  <w:style w:type="paragraph" w:customStyle="1" w:styleId="0E7E8169264C47D1B1195490199504CF">
    <w:name w:val="0E7E8169264C47D1B1195490199504CF"/>
    <w:rsid w:val="00DE68A9"/>
  </w:style>
  <w:style w:type="paragraph" w:customStyle="1" w:styleId="CEDC4B0E71094661A6EDCA1064E9CAA0">
    <w:name w:val="CEDC4B0E71094661A6EDCA1064E9CAA0"/>
    <w:rsid w:val="00DE68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5161203-0A24-4587-8591-FBD685E97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52</TotalTime>
  <Pages>11</Pages>
  <Words>8208</Words>
  <Characters>4678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54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72</cp:revision>
  <dcterms:created xsi:type="dcterms:W3CDTF">2018-06-23T12:06:00Z</dcterms:created>
  <dcterms:modified xsi:type="dcterms:W3CDTF">2018-08-05T19:11:00Z</dcterms:modified>
</cp:coreProperties>
</file>